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theme/themeOverride1.xml" ContentType="application/vnd.openxmlformats-officedocument.themeOverrid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2.xml" ContentType="application/vnd.openxmlformats-officedocument.themeOverrid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3.xml" ContentType="application/vnd.openxmlformats-officedocument.themeOverrid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4.xml" ContentType="application/vnd.openxmlformats-officedocument.themeOverrid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5.xml" ContentType="application/vnd.openxmlformats-officedocument.themeOverrid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6.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6.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7.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8.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9.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30.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1.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2.xml" ContentType="application/vnd.openxmlformats-officedocument.drawingml.chart+xml"/>
  <Override PartName="/word/charts/style31.xml" ContentType="application/vnd.ms-office.chartstyle+xml"/>
  <Override PartName="/word/charts/colors31.xml" ContentType="application/vnd.ms-office.chartcolorstyle+xml"/>
  <Override PartName="/word/theme/themeOverride7.xml" ContentType="application/vnd.openxmlformats-officedocument.themeOverride+xml"/>
  <Override PartName="/word/charts/chart33.xml" ContentType="application/vnd.openxmlformats-officedocument.drawingml.chart+xml"/>
  <Override PartName="/word/charts/style32.xml" ContentType="application/vnd.ms-office.chartstyle+xml"/>
  <Override PartName="/word/charts/colors32.xml" ContentType="application/vnd.ms-office.chartcolorstyle+xml"/>
  <Override PartName="/word/theme/themeOverride8.xml" ContentType="application/vnd.openxmlformats-officedocument.themeOverride+xml"/>
  <Override PartName="/word/charts/chart34.xml" ContentType="application/vnd.openxmlformats-officedocument.drawingml.chart+xml"/>
  <Override PartName="/word/charts/style33.xml" ContentType="application/vnd.ms-office.chartstyle+xml"/>
  <Override PartName="/word/charts/colors33.xml" ContentType="application/vnd.ms-office.chartcolorstyle+xml"/>
  <Override PartName="/word/theme/themeOverride9.xml" ContentType="application/vnd.openxmlformats-officedocument.themeOverride+xml"/>
  <Override PartName="/word/charts/chart35.xml" ContentType="application/vnd.openxmlformats-officedocument.drawingml.chart+xml"/>
  <Override PartName="/word/charts/style34.xml" ContentType="application/vnd.ms-office.chartstyle+xml"/>
  <Override PartName="/word/charts/colors34.xml" ContentType="application/vnd.ms-office.chartcolorstyle+xml"/>
  <Override PartName="/word/theme/themeOverride10.xml" ContentType="application/vnd.openxmlformats-officedocument.themeOverride+xml"/>
  <Override PartName="/word/charts/chart36.xml" ContentType="application/vnd.openxmlformats-officedocument.drawingml.chart+xml"/>
  <Override PartName="/word/charts/style35.xml" ContentType="application/vnd.ms-office.chartstyle+xml"/>
  <Override PartName="/word/charts/colors35.xml" ContentType="application/vnd.ms-office.chartcolorstyle+xml"/>
  <Override PartName="/word/theme/themeOverride1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7F695C" w14:textId="364A5D8F" w:rsidR="00FA72BE" w:rsidRPr="006438BA" w:rsidRDefault="000F2F25">
      <w:r w:rsidRPr="006438BA">
        <w:t>System drought indicator for the Southern California hydrologic region</w:t>
      </w:r>
    </w:p>
    <w:p w14:paraId="78A4D67F" w14:textId="2D3F08E0" w:rsidR="000F2F25" w:rsidRPr="006438BA" w:rsidRDefault="000F2F25" w:rsidP="006A2147">
      <w:pPr>
        <w:pStyle w:val="Heading1"/>
      </w:pPr>
      <w:r w:rsidRPr="006438BA">
        <w:t>Water portfolio of the Southern California hydrologic region</w:t>
      </w:r>
    </w:p>
    <w:p w14:paraId="6681136B" w14:textId="614D662E" w:rsidR="000F2F25" w:rsidRPr="006438BA" w:rsidRDefault="000F2F25">
      <w:r w:rsidRPr="006438BA">
        <w:rPr>
          <w:noProof/>
        </w:rPr>
        <w:drawing>
          <wp:inline distT="0" distB="0" distL="0" distR="0" wp14:anchorId="7155F037" wp14:editId="6C6A503B">
            <wp:extent cx="5943600" cy="2197100"/>
            <wp:effectExtent l="0" t="0" r="0" b="12700"/>
            <wp:docPr id="93103594" name="Chart 1">
              <a:extLst xmlns:a="http://schemas.openxmlformats.org/drawingml/2006/main">
                <a:ext uri="{FF2B5EF4-FFF2-40B4-BE49-F238E27FC236}">
                  <a16:creationId xmlns:a16="http://schemas.microsoft.com/office/drawing/2014/main" id="{01E47FB0-29D1-6A42-A4DC-9F341E2C00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E13E344" w14:textId="14C310F5" w:rsidR="000F2F25" w:rsidRPr="006438BA" w:rsidRDefault="000F2F25">
      <w:r w:rsidRPr="006438BA">
        <w:t>Water Data Portfolios is used to obtain the supply portfolio for the 2002-19 period.</w:t>
      </w:r>
    </w:p>
    <w:p w14:paraId="2D2E0ADD" w14:textId="20DF864A" w:rsidR="000F2F25" w:rsidRPr="006438BA" w:rsidRDefault="000F2F25">
      <w:r w:rsidRPr="006438BA">
        <w:t xml:space="preserve">The main sources which compromise around </w:t>
      </w:r>
      <w:r w:rsidR="006A2147" w:rsidRPr="006438BA">
        <w:t>83</w:t>
      </w:r>
      <w:r w:rsidRPr="006438BA">
        <w:t xml:space="preserve">% of the supply in southern California are: </w:t>
      </w:r>
    </w:p>
    <w:p w14:paraId="13C31B78" w14:textId="1CB74387" w:rsidR="000F2F25" w:rsidRPr="006438BA" w:rsidRDefault="006A2147" w:rsidP="000F2F25">
      <w:pPr>
        <w:pStyle w:val="ListParagraph"/>
        <w:numPr>
          <w:ilvl w:val="0"/>
          <w:numId w:val="1"/>
        </w:numPr>
      </w:pPr>
      <w:r w:rsidRPr="006438BA">
        <w:t>State Water Project (</w:t>
      </w:r>
      <w:r w:rsidR="000F2F25" w:rsidRPr="006438BA">
        <w:t>SWP</w:t>
      </w:r>
      <w:r w:rsidRPr="006438BA">
        <w:t>)</w:t>
      </w:r>
      <w:r w:rsidR="000F2F25" w:rsidRPr="006438BA">
        <w:t xml:space="preserve"> </w:t>
      </w:r>
      <w:r w:rsidR="000A2FBF" w:rsidRPr="006438BA">
        <w:t xml:space="preserve">- </w:t>
      </w:r>
      <w:r w:rsidR="000F2F25" w:rsidRPr="006438BA">
        <w:t>24%</w:t>
      </w:r>
      <w:r w:rsidR="000A2FBF" w:rsidRPr="006438BA">
        <w:t xml:space="preserve"> of the supply</w:t>
      </w:r>
    </w:p>
    <w:p w14:paraId="10DDC3BA" w14:textId="46C67B41" w:rsidR="000F2F25" w:rsidRPr="006438BA" w:rsidRDefault="000F2F25" w:rsidP="000F2F25">
      <w:pPr>
        <w:pStyle w:val="ListParagraph"/>
        <w:numPr>
          <w:ilvl w:val="0"/>
          <w:numId w:val="1"/>
        </w:numPr>
      </w:pPr>
      <w:r w:rsidRPr="006438BA">
        <w:t xml:space="preserve">Colorado </w:t>
      </w:r>
      <w:r w:rsidR="000A2FBF" w:rsidRPr="006438BA">
        <w:t>- 22% of the supply</w:t>
      </w:r>
    </w:p>
    <w:p w14:paraId="0F1B6B2B" w14:textId="4DDBFB9E" w:rsidR="006A2147" w:rsidRPr="006438BA" w:rsidRDefault="000F2F25" w:rsidP="006A2147">
      <w:pPr>
        <w:pStyle w:val="ListParagraph"/>
        <w:numPr>
          <w:ilvl w:val="0"/>
          <w:numId w:val="1"/>
        </w:numPr>
      </w:pPr>
      <w:r w:rsidRPr="006438BA">
        <w:t xml:space="preserve">Groundwater </w:t>
      </w:r>
      <w:r w:rsidR="000A2FBF" w:rsidRPr="006438BA">
        <w:t>- 33% of the supply</w:t>
      </w:r>
    </w:p>
    <w:p w14:paraId="7905F991" w14:textId="2A682A33" w:rsidR="006A2147" w:rsidRPr="006438BA" w:rsidRDefault="00F85B39" w:rsidP="00F85B39">
      <w:pPr>
        <w:pStyle w:val="ListParagraph"/>
        <w:numPr>
          <w:ilvl w:val="0"/>
          <w:numId w:val="1"/>
        </w:numPr>
      </w:pPr>
      <w:r w:rsidRPr="006438BA">
        <w:t>Los Angeles Aqueduct (</w:t>
      </w:r>
      <w:r w:rsidR="006A2147" w:rsidRPr="006438BA">
        <w:t>Imports</w:t>
      </w:r>
      <w:r w:rsidRPr="006438BA">
        <w:t>)</w:t>
      </w:r>
      <w:r w:rsidR="000A2FBF" w:rsidRPr="006438BA">
        <w:t>- 4% of the supply</w:t>
      </w:r>
    </w:p>
    <w:p w14:paraId="20746D9A" w14:textId="1A6E65DA" w:rsidR="000F2F25" w:rsidRPr="006438BA" w:rsidRDefault="000F2F25" w:rsidP="006A2147">
      <w:pPr>
        <w:pStyle w:val="Heading1"/>
      </w:pPr>
      <w:r w:rsidRPr="006438BA">
        <w:t>Estimating supplies using drought indicators</w:t>
      </w:r>
    </w:p>
    <w:p w14:paraId="7D30744B" w14:textId="4CBB1B6B" w:rsidR="006A2147" w:rsidRPr="006438BA" w:rsidRDefault="000F2F25" w:rsidP="00F85B39">
      <w:pPr>
        <w:pStyle w:val="Heading2"/>
        <w:numPr>
          <w:ilvl w:val="0"/>
          <w:numId w:val="2"/>
        </w:numPr>
      </w:pPr>
      <w:r w:rsidRPr="006438BA">
        <w:t>S</w:t>
      </w:r>
      <w:r w:rsidR="006A2147" w:rsidRPr="006438BA">
        <w:t>tate Water Project</w:t>
      </w:r>
    </w:p>
    <w:p w14:paraId="4554216D" w14:textId="3BD5C3AD" w:rsidR="006A2147" w:rsidRPr="006438BA" w:rsidRDefault="006A2147" w:rsidP="006A2147">
      <w:r w:rsidRPr="006438BA">
        <w:t xml:space="preserve">Given </w:t>
      </w:r>
      <w:r w:rsidR="000A2FBF" w:rsidRPr="006438BA">
        <w:t>SWP</w:t>
      </w:r>
      <w:r w:rsidRPr="006438BA">
        <w:t xml:space="preserve"> </w:t>
      </w:r>
      <w:r w:rsidR="000A2FBF" w:rsidRPr="006438BA">
        <w:t>supply comes</w:t>
      </w:r>
      <w:r w:rsidRPr="006438BA">
        <w:t xml:space="preserve"> from Northern California, we try correlating</w:t>
      </w:r>
      <w:r w:rsidR="000A2FBF" w:rsidRPr="006438BA">
        <w:t xml:space="preserve"> </w:t>
      </w:r>
      <w:r w:rsidR="00031305">
        <w:t>swp</w:t>
      </w:r>
      <w:r w:rsidR="00B46090" w:rsidRPr="006438BA">
        <w:t xml:space="preserve"> supply</w:t>
      </w:r>
      <w:r w:rsidR="000A2FBF" w:rsidRPr="006438BA">
        <w:t xml:space="preserve"> with delta surface water drought indicator (SWDI).</w:t>
      </w:r>
    </w:p>
    <w:p w14:paraId="6F31F445" w14:textId="62D417BC" w:rsidR="00B46090" w:rsidRPr="006438BA" w:rsidRDefault="00B46090" w:rsidP="006A2147">
      <w:r w:rsidRPr="006438BA">
        <w:t>Different datasets are used to better understand the relationship between</w:t>
      </w:r>
      <w:r w:rsidR="00567DEB" w:rsidRPr="006438BA">
        <w:t xml:space="preserve"> indicators and state water project.</w:t>
      </w:r>
    </w:p>
    <w:p w14:paraId="13B42965" w14:textId="3B0EC04C" w:rsidR="00B46090" w:rsidRPr="006438BA" w:rsidRDefault="00D61797" w:rsidP="00DE37E4">
      <w:pPr>
        <w:pStyle w:val="Heading3"/>
        <w:numPr>
          <w:ilvl w:val="1"/>
          <w:numId w:val="2"/>
        </w:numPr>
      </w:pPr>
      <w:bookmarkStart w:id="0" w:name="_Hlk176105482"/>
      <w:r>
        <w:t>DWR (Water Data Portfolio)</w:t>
      </w:r>
    </w:p>
    <w:bookmarkEnd w:id="0"/>
    <w:p w14:paraId="48402DB5" w14:textId="0F61BB2F" w:rsidR="00CB2DE3" w:rsidRPr="006438BA" w:rsidRDefault="00031305" w:rsidP="00325790">
      <w:r>
        <w:t xml:space="preserve">We correlate SWP data with water year SWDI delta indicator. </w:t>
      </w:r>
      <w:r w:rsidR="000A2FBF" w:rsidRPr="006438BA">
        <w:t>Some correlation is observed (r2=0.4</w:t>
      </w:r>
      <w:r w:rsidR="00382302" w:rsidRPr="006438BA">
        <w:t>35</w:t>
      </w:r>
      <w:r w:rsidR="000A2FBF" w:rsidRPr="006438BA">
        <w:t>)</w:t>
      </w:r>
      <w:r w:rsidR="00382302" w:rsidRPr="006438BA">
        <w:t xml:space="preserve"> as </w:t>
      </w:r>
      <w:r>
        <w:t>seen</w:t>
      </w:r>
      <w:r w:rsidR="00382302" w:rsidRPr="006438BA">
        <w:t xml:space="preserve"> in figure</w:t>
      </w:r>
      <w:r w:rsidR="00CB2DE3" w:rsidRPr="006438BA">
        <w:t xml:space="preserve"> 1</w:t>
      </w:r>
      <w:r w:rsidR="000A2FBF" w:rsidRPr="006438BA">
        <w:t>.</w:t>
      </w:r>
      <w:r w:rsidR="00382302" w:rsidRPr="006438BA">
        <w:t xml:space="preserve"> </w:t>
      </w:r>
      <w:r>
        <w:t xml:space="preserve"> Generally during dry years when SWDI delta is low, less water is delivered. However, </w:t>
      </w:r>
      <w:r w:rsidR="00325790">
        <w:t xml:space="preserve">in </w:t>
      </w:r>
      <w:r>
        <w:t>normal years (</w:t>
      </w:r>
      <w:r w:rsidR="00325790">
        <w:t>SWDI</w:t>
      </w:r>
      <w:r>
        <w:t xml:space="preserve"> between 0.4 and 0.6), </w:t>
      </w:r>
      <w:r w:rsidR="00325790" w:rsidRPr="00325790">
        <w:t>deliveries can vary by as much as 1,000 MAF</w:t>
      </w:r>
      <w:r>
        <w:t xml:space="preserve">. </w:t>
      </w:r>
      <w:r w:rsidR="00325790" w:rsidRPr="00325790">
        <w:t xml:space="preserve">This variability may be due to water being stored </w:t>
      </w:r>
      <w:r w:rsidR="00325790">
        <w:t xml:space="preserve">outside of </w:t>
      </w:r>
      <w:r w:rsidR="007E602D">
        <w:t xml:space="preserve">SoCal </w:t>
      </w:r>
      <w:r w:rsidR="007E602D" w:rsidRPr="00325790">
        <w:t>to</w:t>
      </w:r>
      <w:r w:rsidR="00325790">
        <w:t xml:space="preserve"> </w:t>
      </w:r>
      <w:r w:rsidR="00325790" w:rsidRPr="00325790">
        <w:t>ensur</w:t>
      </w:r>
      <w:r w:rsidR="00325790">
        <w:t>e</w:t>
      </w:r>
      <w:r w:rsidR="00325790" w:rsidRPr="00325790">
        <w:t xml:space="preserve"> adequate supply during future drought years.</w:t>
      </w:r>
    </w:p>
    <w:p w14:paraId="75080064" w14:textId="77777777" w:rsidR="00CB2DE3" w:rsidRPr="006438BA" w:rsidRDefault="00CB2DE3" w:rsidP="00CB2DE3">
      <w:pPr>
        <w:keepNext/>
      </w:pPr>
      <w:r w:rsidRPr="006438BA">
        <w:rPr>
          <w:noProof/>
        </w:rPr>
        <w:lastRenderedPageBreak/>
        <w:drawing>
          <wp:inline distT="0" distB="0" distL="0" distR="0" wp14:anchorId="13CAF361" wp14:editId="6C9880F0">
            <wp:extent cx="4804896" cy="2768226"/>
            <wp:effectExtent l="0" t="0" r="15240" b="13335"/>
            <wp:docPr id="1087754495" name="Chart 1">
              <a:extLst xmlns:a="http://schemas.openxmlformats.org/drawingml/2006/main">
                <a:ext uri="{FF2B5EF4-FFF2-40B4-BE49-F238E27FC236}">
                  <a16:creationId xmlns:a16="http://schemas.microsoft.com/office/drawing/2014/main" id="{BBEBD845-258B-443E-B260-60F8311EC1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08B5915" w14:textId="01A9E4B3" w:rsidR="000A2FBF" w:rsidRPr="006438BA" w:rsidRDefault="00CB2DE3" w:rsidP="00CB2DE3">
      <w:pPr>
        <w:pStyle w:val="Caption"/>
      </w:pPr>
      <w:r w:rsidRPr="006438BA">
        <w:t xml:space="preserve">Figure </w:t>
      </w:r>
      <w:fldSimple w:instr=" SEQ Figure \* ARABIC ">
        <w:r w:rsidR="00F85B39" w:rsidRPr="006438BA">
          <w:t>1</w:t>
        </w:r>
      </w:fldSimple>
      <w:r w:rsidRPr="006438BA">
        <w:t xml:space="preserve"> Monthly average SWDI over the water year vs SWP deliveries over the water year.</w:t>
      </w:r>
    </w:p>
    <w:p w14:paraId="1E9B7660" w14:textId="1044D7CB" w:rsidR="00F85B39" w:rsidRPr="006438BA" w:rsidRDefault="00031305" w:rsidP="00F85B39">
      <w:r w:rsidRPr="006438BA">
        <w:t>2006 regulation changes (2006 Bay-Delta Plan) negatively impacted deliveries to SoCal from 2008 and on.</w:t>
      </w:r>
      <w:r>
        <w:t xml:space="preserve"> </w:t>
      </w:r>
      <w:r w:rsidR="00CB2DE3" w:rsidRPr="006438BA">
        <w:t xml:space="preserve">By dividing the SWP deliveries to pre 2008 and post 2008 deliveries, </w:t>
      </w:r>
      <w:r w:rsidR="006F5AA5" w:rsidRPr="006438BA">
        <w:t>a noticeable decrease in SWP deliveries is observed. Pre</w:t>
      </w:r>
      <w:r w:rsidR="00F85B39" w:rsidRPr="006438BA">
        <w:t>-</w:t>
      </w:r>
      <w:r w:rsidR="006F5AA5" w:rsidRPr="006438BA">
        <w:t xml:space="preserve">2008 deliveries </w:t>
      </w:r>
      <w:r w:rsidR="00F85B39" w:rsidRPr="006438BA">
        <w:t xml:space="preserve">always </w:t>
      </w:r>
      <w:r w:rsidR="006F5AA5" w:rsidRPr="006438BA">
        <w:t xml:space="preserve">exceeded 1400maf, </w:t>
      </w:r>
      <w:r w:rsidR="00F85B39" w:rsidRPr="006438BA">
        <w:t>whereas</w:t>
      </w:r>
      <w:r w:rsidR="006F5AA5" w:rsidRPr="006438BA">
        <w:t xml:space="preserve"> </w:t>
      </w:r>
      <w:r w:rsidR="00F85B39" w:rsidRPr="006438BA">
        <w:t>post-</w:t>
      </w:r>
      <w:r w:rsidR="006F5AA5" w:rsidRPr="006438BA">
        <w:t xml:space="preserve">2008 deliveries </w:t>
      </w:r>
      <w:r w:rsidR="00F85B39" w:rsidRPr="006438BA">
        <w:t>have not exceeded</w:t>
      </w:r>
      <w:r>
        <w:t xml:space="preserve"> </w:t>
      </w:r>
      <w:r w:rsidR="006F5AA5" w:rsidRPr="006438BA">
        <w:t xml:space="preserve">1300maf. </w:t>
      </w:r>
      <w:r w:rsidR="00F85B39" w:rsidRPr="006438BA">
        <w:t>Furthermore, no improvement in correlation is observed (Figure 2).</w:t>
      </w:r>
    </w:p>
    <w:p w14:paraId="1ABE7A65" w14:textId="001C2CF3" w:rsidR="006F5AA5" w:rsidRPr="006438BA" w:rsidRDefault="00325790" w:rsidP="00F85B39">
      <w:r w:rsidRPr="006438BA">
        <w:rPr>
          <w:noProof/>
        </w:rPr>
        <mc:AlternateContent>
          <mc:Choice Requires="wps">
            <w:drawing>
              <wp:anchor distT="0" distB="0" distL="114300" distR="114300" simplePos="0" relativeHeight="251661312" behindDoc="1" locked="0" layoutInCell="1" allowOverlap="1" wp14:anchorId="185F6A76" wp14:editId="0977CF75">
                <wp:simplePos x="0" y="0"/>
                <wp:positionH relativeFrom="column">
                  <wp:posOffset>-514350</wp:posOffset>
                </wp:positionH>
                <wp:positionV relativeFrom="paragraph">
                  <wp:posOffset>2242820</wp:posOffset>
                </wp:positionV>
                <wp:extent cx="7227570" cy="276225"/>
                <wp:effectExtent l="0" t="0" r="0" b="9525"/>
                <wp:wrapTight wrapText="bothSides">
                  <wp:wrapPolygon edited="0">
                    <wp:start x="0" y="0"/>
                    <wp:lineTo x="0" y="20855"/>
                    <wp:lineTo x="21520" y="20855"/>
                    <wp:lineTo x="21520" y="0"/>
                    <wp:lineTo x="0" y="0"/>
                  </wp:wrapPolygon>
                </wp:wrapTight>
                <wp:docPr id="1065467329" name="Text Box 1"/>
                <wp:cNvGraphicFramePr/>
                <a:graphic xmlns:a="http://schemas.openxmlformats.org/drawingml/2006/main">
                  <a:graphicData uri="http://schemas.microsoft.com/office/word/2010/wordprocessingShape">
                    <wps:wsp>
                      <wps:cNvSpPr txBox="1"/>
                      <wps:spPr>
                        <a:xfrm>
                          <a:off x="0" y="0"/>
                          <a:ext cx="7227570" cy="276225"/>
                        </a:xfrm>
                        <a:prstGeom prst="rect">
                          <a:avLst/>
                        </a:prstGeom>
                        <a:solidFill>
                          <a:prstClr val="white"/>
                        </a:solidFill>
                        <a:ln>
                          <a:noFill/>
                        </a:ln>
                      </wps:spPr>
                      <wps:txbx>
                        <w:txbxContent>
                          <w:p w14:paraId="04482D96" w14:textId="55A26377" w:rsidR="00F85B39" w:rsidRPr="006438BA" w:rsidRDefault="00F85B39" w:rsidP="00F85B39">
                            <w:pPr>
                              <w:pStyle w:val="Caption"/>
                            </w:pPr>
                            <w:r w:rsidRPr="006438BA">
                              <w:t xml:space="preserve">Figure </w:t>
                            </w:r>
                            <w:fldSimple w:instr=" SEQ Figure \* ARABIC ">
                              <w:r w:rsidRPr="006438BA">
                                <w:t>2</w:t>
                              </w:r>
                            </w:fldSimple>
                            <w:r w:rsidRPr="006438BA">
                              <w:t xml:space="preserve"> Monthly average SWDI over the water year vs SWP deliveries over the water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5F6A76" id="_x0000_t202" coordsize="21600,21600" o:spt="202" path="m,l,21600r21600,l21600,xe">
                <v:stroke joinstyle="miter"/>
                <v:path gradientshapeok="t" o:connecttype="rect"/>
              </v:shapetype>
              <v:shape id="Text Box 1" o:spid="_x0000_s1026" type="#_x0000_t202" style="position:absolute;margin-left:-40.5pt;margin-top:176.6pt;width:569.1pt;height:21.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" stroked="f">
                <v:textbox inset="0,0,0,0">
                  <w:txbxContent>
                    <w:p w14:paraId="04482D96" w14:textId="55A26377" w:rsidR="00F85B39" w:rsidRPr="006438BA" w:rsidRDefault="00F85B39" w:rsidP="00F85B39">
                      <w:pPr>
                        <w:pStyle w:val="Caption"/>
                      </w:pPr>
                      <w:r w:rsidRPr="006438BA">
                        <w:t xml:space="preserve">Figure </w:t>
                      </w:r>
                      <w:fldSimple w:instr=" SEQ Figure \* ARABIC ">
                        <w:r w:rsidRPr="006438BA">
                          <w:t>2</w:t>
                        </w:r>
                      </w:fldSimple>
                      <w:r w:rsidRPr="006438BA">
                        <w:t xml:space="preserve"> Monthly average SWDI over the water year vs SWP deliveries over the water year.</w:t>
                      </w:r>
                    </w:p>
                  </w:txbxContent>
                </v:textbox>
                <w10:wrap type="tight"/>
              </v:shape>
            </w:pict>
          </mc:Fallback>
        </mc:AlternateContent>
      </w:r>
      <w:r w:rsidR="00F85B39" w:rsidRPr="006438BA">
        <w:rPr>
          <w:noProof/>
        </w:rPr>
        <w:drawing>
          <wp:anchor distT="0" distB="0" distL="114300" distR="114300" simplePos="0" relativeHeight="251658240" behindDoc="0" locked="0" layoutInCell="1" allowOverlap="1" wp14:anchorId="5CC7DE7B" wp14:editId="5D148CF2">
            <wp:simplePos x="0" y="0"/>
            <wp:positionH relativeFrom="page">
              <wp:posOffset>3981450</wp:posOffset>
            </wp:positionH>
            <wp:positionV relativeFrom="paragraph">
              <wp:posOffset>314960</wp:posOffset>
            </wp:positionV>
            <wp:extent cx="3646610" cy="1885561"/>
            <wp:effectExtent l="0" t="0" r="11430" b="635"/>
            <wp:wrapSquare wrapText="bothSides"/>
            <wp:docPr id="1729263831" name="Chart 2">
              <a:extLst xmlns:a="http://schemas.openxmlformats.org/drawingml/2006/main">
                <a:ext uri="{FF2B5EF4-FFF2-40B4-BE49-F238E27FC236}">
                  <a16:creationId xmlns:a16="http://schemas.microsoft.com/office/drawing/2014/main" id="{71FDF2DC-C2D2-4768-BA43-0215DFF905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F85B39" w:rsidRPr="006438BA">
        <w:rPr>
          <w:noProof/>
        </w:rPr>
        <w:drawing>
          <wp:anchor distT="0" distB="0" distL="114300" distR="114300" simplePos="0" relativeHeight="251659264" behindDoc="1" locked="0" layoutInCell="1" allowOverlap="1" wp14:anchorId="5023D62B" wp14:editId="6D320631">
            <wp:simplePos x="0" y="0"/>
            <wp:positionH relativeFrom="page">
              <wp:posOffset>400050</wp:posOffset>
            </wp:positionH>
            <wp:positionV relativeFrom="paragraph">
              <wp:posOffset>334010</wp:posOffset>
            </wp:positionV>
            <wp:extent cx="3600450" cy="1847850"/>
            <wp:effectExtent l="0" t="0" r="0" b="0"/>
            <wp:wrapTight wrapText="bothSides">
              <wp:wrapPolygon edited="0">
                <wp:start x="0" y="0"/>
                <wp:lineTo x="0" y="21377"/>
                <wp:lineTo x="21486" y="21377"/>
                <wp:lineTo x="21486" y="0"/>
                <wp:lineTo x="0" y="0"/>
              </wp:wrapPolygon>
            </wp:wrapTight>
            <wp:docPr id="1371721700" name="Chart 1">
              <a:extLst xmlns:a="http://schemas.openxmlformats.org/drawingml/2006/main">
                <a:ext uri="{FF2B5EF4-FFF2-40B4-BE49-F238E27FC236}">
                  <a16:creationId xmlns:a16="http://schemas.microsoft.com/office/drawing/2014/main" id="{B98264EC-06A3-49B1-BBBD-30EA4777BA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7EF6F2C3" w14:textId="3DD87F02" w:rsidR="00ED05AB" w:rsidRDefault="00ED05AB" w:rsidP="00ED05AB">
      <w:r>
        <w:t>Moreover, correlating DWR with SWDI SC yields similar results (r2=0.3843). As shown in figure below</w:t>
      </w:r>
    </w:p>
    <w:p w14:paraId="477BE50C" w14:textId="177BAF0B" w:rsidR="00ED05AB" w:rsidRDefault="00ED05AB" w:rsidP="00ED05AB">
      <w:r>
        <w:rPr>
          <w:noProof/>
        </w:rPr>
        <w:lastRenderedPageBreak/>
        <w:drawing>
          <wp:inline distT="0" distB="0" distL="0" distR="0" wp14:anchorId="44677A53" wp14:editId="317DE02B">
            <wp:extent cx="4381500" cy="2295525"/>
            <wp:effectExtent l="0" t="0" r="0" b="9525"/>
            <wp:docPr id="190347973" name="Chart 1">
              <a:extLst xmlns:a="http://schemas.openxmlformats.org/drawingml/2006/main">
                <a:ext uri="{FF2B5EF4-FFF2-40B4-BE49-F238E27FC236}">
                  <a16:creationId xmlns:a16="http://schemas.microsoft.com/office/drawing/2014/main" id="{D57A73B7-98BA-43DD-98C0-1879E50605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47E7AEC" w14:textId="686D501D" w:rsidR="008D5CE8" w:rsidRPr="006438BA" w:rsidRDefault="00ED05AB" w:rsidP="00ED05AB">
      <w:r>
        <w:t>By dividing into pre and post 2007, noticeable improvement in r2 is observed (pre2007: r2=0.696 and post2007: r2=0.553)</w:t>
      </w:r>
      <w:r>
        <w:rPr>
          <w:noProof/>
        </w:rPr>
        <w:drawing>
          <wp:inline distT="0" distB="0" distL="0" distR="0" wp14:anchorId="5E342FC5" wp14:editId="4C0F992E">
            <wp:extent cx="4095750" cy="2009775"/>
            <wp:effectExtent l="0" t="0" r="0" b="9525"/>
            <wp:docPr id="1173118313" name="Chart 1">
              <a:extLst xmlns:a="http://schemas.openxmlformats.org/drawingml/2006/main">
                <a:ext uri="{FF2B5EF4-FFF2-40B4-BE49-F238E27FC236}">
                  <a16:creationId xmlns:a16="http://schemas.microsoft.com/office/drawing/2014/main" id="{AF43C17B-04FA-4EA3-9A2C-4A684CA963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14:anchorId="5388C2F8" wp14:editId="26FFEAFB">
            <wp:extent cx="4105275" cy="2305050"/>
            <wp:effectExtent l="0" t="0" r="9525" b="0"/>
            <wp:docPr id="938114278" name="Chart 2">
              <a:extLst xmlns:a="http://schemas.openxmlformats.org/drawingml/2006/main">
                <a:ext uri="{FF2B5EF4-FFF2-40B4-BE49-F238E27FC236}">
                  <a16:creationId xmlns:a16="http://schemas.microsoft.com/office/drawing/2014/main" id="{952BE32E-7A44-4F4F-A416-38B59DDBA5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2465CF6" w14:textId="77777777" w:rsidR="00C579CD" w:rsidRPr="006438BA" w:rsidRDefault="00C579CD">
      <w:pPr>
        <w:rPr>
          <w:rFonts w:eastAsiaTheme="majorEastAsia" w:cstheme="majorBidi"/>
          <w:szCs w:val="28"/>
        </w:rPr>
      </w:pPr>
      <w:r w:rsidRPr="006438BA">
        <w:br w:type="page"/>
      </w:r>
    </w:p>
    <w:p w14:paraId="77EA856E" w14:textId="77777777" w:rsidR="00044566" w:rsidRDefault="00044566" w:rsidP="00044566">
      <w:pPr>
        <w:pStyle w:val="Heading3"/>
        <w:numPr>
          <w:ilvl w:val="1"/>
          <w:numId w:val="2"/>
        </w:numPr>
      </w:pPr>
      <w:bookmarkStart w:id="1" w:name="_Hlk176105508"/>
      <w:r w:rsidRPr="006438BA">
        <w:lastRenderedPageBreak/>
        <w:t>SWP Allocations</w:t>
      </w:r>
    </w:p>
    <w:bookmarkEnd w:id="1"/>
    <w:p w14:paraId="07287277" w14:textId="1E4CCF2A" w:rsidR="00325790" w:rsidRPr="00325790" w:rsidRDefault="00325790" w:rsidP="00325790">
      <w:r>
        <w:t>Write more about SWP allocations. About how it was divided into ag and ub before</w:t>
      </w:r>
      <w:r w:rsidR="00F735B2">
        <w:t>.</w:t>
      </w:r>
    </w:p>
    <w:p w14:paraId="5AC8F6DF" w14:textId="6267DEB8" w:rsidR="00044566" w:rsidRPr="006438BA" w:rsidRDefault="00044566" w:rsidP="00044566">
      <w:r w:rsidRPr="006438BA">
        <w:t>DWR publishe</w:t>
      </w:r>
      <w:r w:rsidR="00325790">
        <w:t>s</w:t>
      </w:r>
      <w:r w:rsidRPr="006438BA">
        <w:t xml:space="preserve"> </w:t>
      </w:r>
      <w:r w:rsidR="00325790" w:rsidRPr="006438BA">
        <w:t>a percent</w:t>
      </w:r>
      <w:r w:rsidRPr="006438BA">
        <w:t xml:space="preserve"> allocation for </w:t>
      </w:r>
      <w:r w:rsidR="00325790">
        <w:t>SWP</w:t>
      </w:r>
      <w:r w:rsidRPr="006438BA">
        <w:t xml:space="preserve"> contractors at the beginning of each water year based on availability of supply in the delta. Initial allocations are conservative and generally allocations increase</w:t>
      </w:r>
      <w:r w:rsidR="00325790">
        <w:t xml:space="preserve"> </w:t>
      </w:r>
      <w:r w:rsidR="00325790" w:rsidRPr="006438BA">
        <w:t>through</w:t>
      </w:r>
      <w:r w:rsidR="00325790">
        <w:t xml:space="preserve">out the </w:t>
      </w:r>
      <w:r w:rsidR="00325790" w:rsidRPr="006438BA">
        <w:t>year</w:t>
      </w:r>
      <w:r w:rsidRPr="006438BA">
        <w:t>.</w:t>
      </w:r>
    </w:p>
    <w:p w14:paraId="10E8E6B6" w14:textId="36D1B9C6" w:rsidR="00F61527" w:rsidRPr="006438BA" w:rsidRDefault="00F61527" w:rsidP="00044566">
      <w:r w:rsidRPr="006438BA">
        <w:t xml:space="preserve">The figure below shows the allocation percentages by the </w:t>
      </w:r>
      <w:r w:rsidR="007E602D">
        <w:t>final</w:t>
      </w:r>
      <w:r w:rsidRPr="006438BA">
        <w:t xml:space="preserve"> of each water year.</w:t>
      </w:r>
      <w:r w:rsidR="007E602D">
        <w:t xml:space="preserve"> 1995-2000 was a very wet period as the allocations were around 100%.</w:t>
      </w:r>
    </w:p>
    <w:p w14:paraId="1136AE44" w14:textId="73892DD2" w:rsidR="00F61527" w:rsidRPr="006438BA" w:rsidRDefault="00F61527" w:rsidP="00044566">
      <w:r w:rsidRPr="006438BA">
        <w:rPr>
          <w:noProof/>
        </w:rPr>
        <w:drawing>
          <wp:inline distT="0" distB="0" distL="0" distR="0" wp14:anchorId="70AFC174" wp14:editId="1A94CA01">
            <wp:extent cx="4572000" cy="2743200"/>
            <wp:effectExtent l="0" t="0" r="0" b="0"/>
            <wp:docPr id="109411024" name="Chart 1">
              <a:extLst xmlns:a="http://schemas.openxmlformats.org/drawingml/2006/main">
                <a:ext uri="{FF2B5EF4-FFF2-40B4-BE49-F238E27FC236}">
                  <a16:creationId xmlns:a16="http://schemas.microsoft.com/office/drawing/2014/main" id="{3BDBA884-CC82-6435-0CEE-362DDF259A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1FE18EB" w14:textId="1B89F85A" w:rsidR="008154B7" w:rsidRPr="006438BA" w:rsidRDefault="00044566" w:rsidP="00F61527">
      <w:r w:rsidRPr="006438BA">
        <w:t xml:space="preserve">SWDI delta </w:t>
      </w:r>
      <w:r w:rsidR="00325790">
        <w:t>is used to</w:t>
      </w:r>
      <w:r w:rsidRPr="006438BA">
        <w:t xml:space="preserve"> determine </w:t>
      </w:r>
      <w:r w:rsidR="00325790">
        <w:t>SWP</w:t>
      </w:r>
      <w:r w:rsidRPr="006438BA">
        <w:t xml:space="preserve"> allocations</w:t>
      </w:r>
      <w:r w:rsidR="008154B7" w:rsidRPr="006438BA">
        <w:t>.</w:t>
      </w:r>
      <w:r w:rsidR="00F61527" w:rsidRPr="006438BA">
        <w:t xml:space="preserve"> </w:t>
      </w:r>
      <w:r w:rsidR="00EE2399" w:rsidRPr="006438BA">
        <w:t>The correlation between the a</w:t>
      </w:r>
      <w:r w:rsidR="008154B7" w:rsidRPr="006438BA">
        <w:t xml:space="preserve">verage </w:t>
      </w:r>
      <w:r w:rsidR="00325790">
        <w:t>calendar</w:t>
      </w:r>
      <w:r w:rsidR="008154B7" w:rsidRPr="006438BA">
        <w:t xml:space="preserve"> year SWDI </w:t>
      </w:r>
      <w:r w:rsidR="00EE2399" w:rsidRPr="006438BA">
        <w:t>and the</w:t>
      </w:r>
      <w:r w:rsidR="008154B7" w:rsidRPr="006438BA">
        <w:t xml:space="preserve"> annual allocation (final allocation at the end of each year</w:t>
      </w:r>
      <w:r w:rsidR="00EE2399" w:rsidRPr="006438BA">
        <w:t>) is r2=0.</w:t>
      </w:r>
      <w:r w:rsidR="00F735B2">
        <w:t>7594</w:t>
      </w:r>
      <w:r w:rsidR="00EE2399" w:rsidRPr="006438BA">
        <w:t>. This score is higher than the average water year SWDI (r2=0.6939) and the correlation with the SWDI at the time the allocation is published (r2=0.7025) as shown in figure below.</w:t>
      </w:r>
    </w:p>
    <w:p w14:paraId="44E31695" w14:textId="3AAEE163" w:rsidR="008154B7" w:rsidRPr="006438BA" w:rsidRDefault="008154B7" w:rsidP="00044566"/>
    <w:p w14:paraId="431DDB02" w14:textId="0FE0C5A4" w:rsidR="00EE2399" w:rsidRPr="006438BA" w:rsidRDefault="00F735B2" w:rsidP="00044566">
      <w:r w:rsidRPr="00F735B2">
        <w:rPr>
          <w:noProof/>
        </w:rPr>
        <w:drawing>
          <wp:inline distT="0" distB="0" distL="0" distR="0" wp14:anchorId="3D0ACCAA" wp14:editId="68318C3E">
            <wp:extent cx="5943600" cy="1178560"/>
            <wp:effectExtent l="0" t="0" r="0" b="2540"/>
            <wp:docPr id="1527409029" name="Picture 1" descr="A graph with blue dot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09029" name="Picture 1" descr="A graph with blue dots and a line&#10;&#10;Description automatically generated"/>
                    <pic:cNvPicPr/>
                  </pic:nvPicPr>
                  <pic:blipFill>
                    <a:blip r:embed="rId14"/>
                    <a:stretch>
                      <a:fillRect/>
                    </a:stretch>
                  </pic:blipFill>
                  <pic:spPr>
                    <a:xfrm>
                      <a:off x="0" y="0"/>
                      <a:ext cx="5943600" cy="1178560"/>
                    </a:xfrm>
                    <a:prstGeom prst="rect">
                      <a:avLst/>
                    </a:prstGeom>
                  </pic:spPr>
                </pic:pic>
              </a:graphicData>
            </a:graphic>
          </wp:inline>
        </w:drawing>
      </w:r>
    </w:p>
    <w:p w14:paraId="04E6CAC4" w14:textId="77777777" w:rsidR="00EE2399" w:rsidRPr="006438BA" w:rsidRDefault="00EE2399" w:rsidP="00044566"/>
    <w:p w14:paraId="0F4BD5EC" w14:textId="6B67B710" w:rsidR="00044566" w:rsidRPr="006438BA" w:rsidRDefault="00044566" w:rsidP="00044566">
      <w:r w:rsidRPr="006438BA">
        <w:br w:type="page"/>
      </w:r>
    </w:p>
    <w:p w14:paraId="64BD75F6" w14:textId="77777777" w:rsidR="002A046F" w:rsidRDefault="00DE37E4" w:rsidP="00DE37E4">
      <w:pPr>
        <w:pStyle w:val="Heading3"/>
        <w:numPr>
          <w:ilvl w:val="1"/>
          <w:numId w:val="2"/>
        </w:numPr>
      </w:pPr>
      <w:bookmarkStart w:id="2" w:name="_Hlk176105738"/>
      <w:r w:rsidRPr="006438BA">
        <w:lastRenderedPageBreak/>
        <w:t xml:space="preserve">B132-19 report </w:t>
      </w:r>
    </w:p>
    <w:bookmarkEnd w:id="2"/>
    <w:p w14:paraId="6CD753A0" w14:textId="421CC4FA" w:rsidR="00F85B39" w:rsidRPr="006438BA" w:rsidRDefault="00DE37E4" w:rsidP="002A046F">
      <w:r w:rsidRPr="006438BA">
        <w:t>(just recently b132-20 was released)</w:t>
      </w:r>
    </w:p>
    <w:p w14:paraId="6AD4CCCE" w14:textId="198014FF" w:rsidR="00C579CD" w:rsidRPr="006438BA" w:rsidRDefault="00C579CD" w:rsidP="00C579CD">
      <w:r w:rsidRPr="006438BA">
        <w:rPr>
          <w:noProof/>
        </w:rPr>
        <w:drawing>
          <wp:inline distT="0" distB="0" distL="0" distR="0" wp14:anchorId="4B0E7E6D" wp14:editId="3C2FF377">
            <wp:extent cx="3562875" cy="4276725"/>
            <wp:effectExtent l="0" t="0" r="0" b="0"/>
            <wp:docPr id="1326162935" name="Picture 1" descr="A map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62935" name="Picture 1" descr="A map of a train&#10;&#10;Description automatically generated"/>
                    <pic:cNvPicPr/>
                  </pic:nvPicPr>
                  <pic:blipFill>
                    <a:blip r:embed="rId15"/>
                    <a:stretch>
                      <a:fillRect/>
                    </a:stretch>
                  </pic:blipFill>
                  <pic:spPr>
                    <a:xfrm>
                      <a:off x="0" y="0"/>
                      <a:ext cx="3566373" cy="4280923"/>
                    </a:xfrm>
                    <a:prstGeom prst="rect">
                      <a:avLst/>
                    </a:prstGeom>
                  </pic:spPr>
                </pic:pic>
              </a:graphicData>
            </a:graphic>
          </wp:inline>
        </w:drawing>
      </w:r>
    </w:p>
    <w:p w14:paraId="402C4CC3" w14:textId="014032FE" w:rsidR="009C6074" w:rsidRPr="006438BA" w:rsidRDefault="00DE37E4" w:rsidP="009C6074">
      <w:r w:rsidRPr="006438BA">
        <w:t>This report provides a detailed explanation of California State Water Project Management</w:t>
      </w:r>
      <w:r w:rsidR="009C6074" w:rsidRPr="006438BA">
        <w:t xml:space="preserve"> for each calendar year</w:t>
      </w:r>
      <w:r w:rsidRPr="006438BA">
        <w:t xml:space="preserve">. </w:t>
      </w:r>
      <w:r w:rsidR="009C6074" w:rsidRPr="006438BA">
        <w:t xml:space="preserve">Full reports of the State Water Project for each calendar year are released after a few years. For example, the full report for: </w:t>
      </w:r>
    </w:p>
    <w:p w14:paraId="0DD94D35" w14:textId="384544DA" w:rsidR="009C6074" w:rsidRPr="006438BA" w:rsidRDefault="009C6074" w:rsidP="009C6074">
      <w:pPr>
        <w:pStyle w:val="ListParagraph"/>
        <w:numPr>
          <w:ilvl w:val="0"/>
          <w:numId w:val="4"/>
        </w:numPr>
      </w:pPr>
      <w:r w:rsidRPr="006438BA">
        <w:t>B132-2019 was released in 2022</w:t>
      </w:r>
    </w:p>
    <w:p w14:paraId="45C11AB7" w14:textId="546F38BC" w:rsidR="009C6074" w:rsidRPr="006438BA" w:rsidRDefault="009C6074" w:rsidP="009C6074">
      <w:pPr>
        <w:pStyle w:val="ListParagraph"/>
        <w:numPr>
          <w:ilvl w:val="0"/>
          <w:numId w:val="4"/>
        </w:numPr>
      </w:pPr>
      <w:r w:rsidRPr="006438BA">
        <w:t xml:space="preserve">B132-2018 was released in 2021 </w:t>
      </w:r>
    </w:p>
    <w:p w14:paraId="5A24D07B" w14:textId="3FE15261" w:rsidR="009C6074" w:rsidRPr="006438BA" w:rsidRDefault="009C6074" w:rsidP="009C6074">
      <w:pPr>
        <w:pStyle w:val="ListParagraph"/>
        <w:numPr>
          <w:ilvl w:val="0"/>
          <w:numId w:val="4"/>
        </w:numPr>
      </w:pPr>
      <w:r w:rsidRPr="006438BA">
        <w:t>B132-2017 was released in 2019</w:t>
      </w:r>
    </w:p>
    <w:p w14:paraId="7CE87112" w14:textId="42221FF7" w:rsidR="009C6074" w:rsidRPr="006438BA" w:rsidRDefault="009C6074" w:rsidP="009C6074">
      <w:pPr>
        <w:pStyle w:val="ListParagraph"/>
        <w:numPr>
          <w:ilvl w:val="0"/>
          <w:numId w:val="4"/>
        </w:numPr>
      </w:pPr>
      <w:r w:rsidRPr="006438BA">
        <w:t>B132- 2016 was released in 2017</w:t>
      </w:r>
    </w:p>
    <w:p w14:paraId="283D8B2F" w14:textId="1CCA575E" w:rsidR="00DE37E4" w:rsidRPr="006438BA" w:rsidRDefault="009C6074" w:rsidP="00DE37E4">
      <w:r w:rsidRPr="006438BA">
        <w:t>Up until the release of the full report, appendices are provided annually.</w:t>
      </w:r>
    </w:p>
    <w:p w14:paraId="65E4E853" w14:textId="77777777" w:rsidR="00C579CD" w:rsidRPr="006438BA" w:rsidRDefault="00C579CD" w:rsidP="00C579CD">
      <w:r w:rsidRPr="006438BA">
        <w:t>Our focus is on the deliveries. Relevant tables related to our project include:</w:t>
      </w:r>
    </w:p>
    <w:p w14:paraId="034285ED" w14:textId="1511C5FB" w:rsidR="009C6074" w:rsidRPr="006438BA" w:rsidRDefault="009C6074" w:rsidP="00C579CD">
      <w:pPr>
        <w:pStyle w:val="ListParagraph"/>
        <w:numPr>
          <w:ilvl w:val="0"/>
          <w:numId w:val="5"/>
        </w:numPr>
      </w:pPr>
      <w:r w:rsidRPr="006438BA">
        <w:t>Table B-4: Maximum Contractual Table A Amounts</w:t>
      </w:r>
    </w:p>
    <w:p w14:paraId="72C4C6C3" w14:textId="11ED5773" w:rsidR="009C6074" w:rsidRPr="006438BA" w:rsidRDefault="009C6074" w:rsidP="00C579CD">
      <w:pPr>
        <w:pStyle w:val="ListParagraph"/>
        <w:numPr>
          <w:ilvl w:val="0"/>
          <w:numId w:val="5"/>
        </w:numPr>
      </w:pPr>
      <w:r w:rsidRPr="006438BA">
        <w:t>Table B-5A: Annual Water Quantities Delivered from Each Aqueduct Reach to Each Contractor</w:t>
      </w:r>
    </w:p>
    <w:p w14:paraId="3B0C3141" w14:textId="2AE33CBF" w:rsidR="00C579CD" w:rsidRPr="006438BA" w:rsidRDefault="00C579CD" w:rsidP="00C579CD">
      <w:r w:rsidRPr="006438BA">
        <w:lastRenderedPageBreak/>
        <w:t>This shows amounts of actual allocated water quantities delivered from each aqueduct reach to each SWP contractor</w:t>
      </w:r>
    </w:p>
    <w:p w14:paraId="5B77E23B" w14:textId="61032FAD" w:rsidR="00C579CD" w:rsidRPr="006438BA" w:rsidRDefault="00C76103" w:rsidP="00C579CD">
      <w:r w:rsidRPr="006438BA">
        <w:t>It</w:t>
      </w:r>
      <w:r w:rsidR="00C579CD" w:rsidRPr="006438BA">
        <w:t xml:space="preserve"> also include</w:t>
      </w:r>
      <w:r w:rsidRPr="006438BA">
        <w:t>s</w:t>
      </w:r>
      <w:r w:rsidR="00C579CD" w:rsidRPr="006438BA">
        <w:t xml:space="preserve"> non-project water delivered to SWP water contractors, surplus water deliveries prior to May 1, 1973, and actual Article 21 water deliveries in 1994 and thereafter</w:t>
      </w:r>
      <w:r w:rsidRPr="006438BA">
        <w:t>.</w:t>
      </w:r>
    </w:p>
    <w:p w14:paraId="0F7EC084" w14:textId="2BC7C3DC" w:rsidR="009C6074" w:rsidRPr="006438BA" w:rsidRDefault="009C6074" w:rsidP="00C579CD">
      <w:pPr>
        <w:pStyle w:val="ListParagraph"/>
        <w:numPr>
          <w:ilvl w:val="0"/>
          <w:numId w:val="6"/>
        </w:numPr>
      </w:pPr>
      <w:r w:rsidRPr="006438BA">
        <w:t>Table B-5B: Annual Water Quantities Delivered to Each Contractor</w:t>
      </w:r>
    </w:p>
    <w:p w14:paraId="09BD0BAF" w14:textId="48DF27C4" w:rsidR="00C579CD" w:rsidRPr="00195129" w:rsidRDefault="00C579CD" w:rsidP="00C579CD">
      <w:pPr>
        <w:rPr>
          <w:u w:val="single"/>
        </w:rPr>
      </w:pPr>
      <w:r w:rsidRPr="006438BA">
        <w:t xml:space="preserve">This presents a summary of actual and projected annual allocated water quantities for each SWP water contractor. </w:t>
      </w:r>
      <w:r w:rsidRPr="00195129">
        <w:rPr>
          <w:u w:val="single"/>
        </w:rPr>
        <w:t>The quantities also include amounts of non-project water and surplus water delivered prior to May 1, 1973, and actual deliveries of Article 21 water in 1994 and thereafter.</w:t>
      </w:r>
    </w:p>
    <w:p w14:paraId="1EE93AEC" w14:textId="34055668" w:rsidR="009C6074" w:rsidRPr="006438BA" w:rsidRDefault="009C6074" w:rsidP="00C579CD">
      <w:pPr>
        <w:pStyle w:val="ListParagraph"/>
        <w:numPr>
          <w:ilvl w:val="0"/>
          <w:numId w:val="6"/>
        </w:numPr>
      </w:pPr>
      <w:r w:rsidRPr="006438BA">
        <w:t>Table B-6: Annual Water Quantities Conveyed through Each Pumping and Power Recovery Plant of Project Transportation Facilities</w:t>
      </w:r>
      <w:r w:rsidR="00C579CD" w:rsidRPr="006438BA">
        <w:t>.</w:t>
      </w:r>
    </w:p>
    <w:p w14:paraId="1E11F06A" w14:textId="623551AF" w:rsidR="00C579CD" w:rsidRPr="006438BA" w:rsidRDefault="00C579CD" w:rsidP="00C579CD">
      <w:r w:rsidRPr="006438BA">
        <w:t>This summarizes the annual allocated water quantities conveyed or to be conveyed through each aqueduct pumping plant or power plant</w:t>
      </w:r>
      <w:r w:rsidR="00C76103" w:rsidRPr="006438BA">
        <w:t>.</w:t>
      </w:r>
    </w:p>
    <w:p w14:paraId="2E5CA213" w14:textId="5152674E" w:rsidR="00C76103" w:rsidRPr="006438BA" w:rsidRDefault="00C76103" w:rsidP="00C579CD">
      <w:r w:rsidRPr="006438BA">
        <w:t>The following is for 2018 only</w:t>
      </w:r>
      <w:r w:rsidR="007A118F" w:rsidRPr="006438BA">
        <w:t>:</w:t>
      </w:r>
    </w:p>
    <w:p w14:paraId="74B071ED" w14:textId="77777777" w:rsidR="00C76103" w:rsidRPr="006438BA" w:rsidRDefault="00F61527" w:rsidP="00F61527">
      <w:pPr>
        <w:pStyle w:val="ListParagraph"/>
        <w:numPr>
          <w:ilvl w:val="0"/>
          <w:numId w:val="6"/>
        </w:numPr>
      </w:pPr>
      <w:r w:rsidRPr="006438BA">
        <w:t xml:space="preserve">Table 8-1: Storage of Water Outside SWP Contractor Service Areas in 2018 </w:t>
      </w:r>
    </w:p>
    <w:p w14:paraId="56B23990" w14:textId="1735374A" w:rsidR="00C76103" w:rsidRPr="006438BA" w:rsidRDefault="00C76103" w:rsidP="00C76103">
      <w:pPr>
        <w:pStyle w:val="ListParagraph"/>
        <w:numPr>
          <w:ilvl w:val="0"/>
          <w:numId w:val="6"/>
        </w:numPr>
      </w:pPr>
      <w:r w:rsidRPr="006438BA">
        <w:t>Table 8-5 2018 Allocated Table A Amounts</w:t>
      </w:r>
    </w:p>
    <w:p w14:paraId="64C33597" w14:textId="77777777" w:rsidR="00C76103" w:rsidRPr="006438BA" w:rsidRDefault="00C76103" w:rsidP="00C76103">
      <w:pPr>
        <w:pStyle w:val="ListParagraph"/>
        <w:numPr>
          <w:ilvl w:val="0"/>
          <w:numId w:val="6"/>
        </w:numPr>
      </w:pPr>
      <w:r w:rsidRPr="006438BA">
        <w:t>Table 8-6 Water Delivered to SWP Contractors in 2018, by Service Area</w:t>
      </w:r>
    </w:p>
    <w:p w14:paraId="50797BE1" w14:textId="77777777" w:rsidR="00C76103" w:rsidRPr="006438BA" w:rsidRDefault="00C76103" w:rsidP="00C76103">
      <w:pPr>
        <w:pStyle w:val="ListParagraph"/>
        <w:numPr>
          <w:ilvl w:val="0"/>
          <w:numId w:val="6"/>
        </w:numPr>
      </w:pPr>
      <w:r w:rsidRPr="006438BA">
        <w:t xml:space="preserve">Table 8-7 Total Amounts of Water Delivered in 2018, by Month </w:t>
      </w:r>
    </w:p>
    <w:p w14:paraId="6718A445" w14:textId="77777777" w:rsidR="00C76103" w:rsidRPr="006438BA" w:rsidRDefault="00C76103" w:rsidP="00C76103">
      <w:r w:rsidRPr="006438BA">
        <w:t>Extra:</w:t>
      </w:r>
    </w:p>
    <w:p w14:paraId="2FD5AED9" w14:textId="4E532754" w:rsidR="00C76103" w:rsidRPr="006438BA" w:rsidRDefault="00C76103" w:rsidP="00C76103">
      <w:pPr>
        <w:pStyle w:val="ListParagraph"/>
        <w:numPr>
          <w:ilvl w:val="0"/>
          <w:numId w:val="7"/>
        </w:numPr>
      </w:pPr>
      <w:r w:rsidRPr="006438BA">
        <w:t xml:space="preserve">Table 8-8 Total Amounts of Annual Table A Water and Water Conveyed, by Type, 1962–2018 </w:t>
      </w:r>
    </w:p>
    <w:p w14:paraId="66C81B97" w14:textId="77777777" w:rsidR="00C76103" w:rsidRPr="006438BA" w:rsidRDefault="00C76103" w:rsidP="00C76103">
      <w:pPr>
        <w:pStyle w:val="ListParagraph"/>
        <w:numPr>
          <w:ilvl w:val="0"/>
          <w:numId w:val="6"/>
        </w:numPr>
      </w:pPr>
      <w:r w:rsidRPr="006438BA">
        <w:t xml:space="preserve">Table 8-9 SWP Water Delivered by Category, 1962–2018 </w:t>
      </w:r>
    </w:p>
    <w:p w14:paraId="5BA0CEAF" w14:textId="77777777" w:rsidR="000D4636" w:rsidRPr="006438BA" w:rsidRDefault="00C76103" w:rsidP="007A118F">
      <w:pPr>
        <w:pStyle w:val="ListParagraph"/>
        <w:ind w:left="0"/>
      </w:pPr>
      <w:r w:rsidRPr="006438BA">
        <w:t>This is for each category in table A delivered (Municipal, Ag), Article 21 and other SWP water deliveries (feather river diversions, fish wildlife and other</w:t>
      </w:r>
      <w:r w:rsidR="000D4636" w:rsidRPr="006438BA">
        <w:t>)</w:t>
      </w:r>
    </w:p>
    <w:p w14:paraId="1EA10A9F" w14:textId="77777777" w:rsidR="00EC05A1" w:rsidRPr="006438BA" w:rsidRDefault="00EC05A1" w:rsidP="00EC05A1">
      <w:pPr>
        <w:pStyle w:val="ListParagraph"/>
        <w:numPr>
          <w:ilvl w:val="0"/>
          <w:numId w:val="6"/>
        </w:numPr>
      </w:pPr>
      <w:r w:rsidRPr="006438BA">
        <w:t>Table B-5A-Adj:</w:t>
      </w:r>
    </w:p>
    <w:p w14:paraId="23213BD2" w14:textId="77777777" w:rsidR="00EC05A1" w:rsidRPr="006438BA" w:rsidRDefault="00EC05A1" w:rsidP="007A118F">
      <w:r w:rsidRPr="006438BA">
        <w:t xml:space="preserve">This presents a summary of accounting adjustments that result from water deliveries not originating from the Sacramento-San Joaquin Delta (Delta). </w:t>
      </w:r>
    </w:p>
    <w:p w14:paraId="4D00BAC2" w14:textId="77777777" w:rsidR="00EC05A1" w:rsidRPr="006438BA" w:rsidRDefault="00EC05A1" w:rsidP="007A118F">
      <w:r w:rsidRPr="006438BA">
        <w:t xml:space="preserve">The methodologies used to calculate various components are based on cumulative charges from the Delta through facilities conveying water to a specific repayment reach. When water is introduced to the SWP downstream of the Delta, SWP water </w:t>
      </w:r>
    </w:p>
    <w:p w14:paraId="2ED50171" w14:textId="77777777" w:rsidR="000D4636" w:rsidRPr="006438BA" w:rsidRDefault="000D4636" w:rsidP="000D4636">
      <w:pPr>
        <w:rPr>
          <w:b/>
          <w:bCs/>
        </w:rPr>
      </w:pPr>
    </w:p>
    <w:p w14:paraId="2ABC9966" w14:textId="02A2D305" w:rsidR="000D4636" w:rsidRPr="006438BA" w:rsidRDefault="000D4636" w:rsidP="000D4636">
      <w:r w:rsidRPr="006438BA">
        <w:rPr>
          <w:b/>
          <w:bCs/>
        </w:rPr>
        <w:lastRenderedPageBreak/>
        <w:t xml:space="preserve">SWP Water. </w:t>
      </w:r>
      <w:r w:rsidRPr="006438BA">
        <w:t>as defined in the SWP Water Supply Contracts, includes Article 21 water, carryover Table A water, current year Table A amounts, transfer and exchange of Table A water, and Turn Back Pools A and B. Detailed information concerning those conveyances for 2018 is found under the “Miscellaneous Agreements with SWP Contractors” section in this chapter’s preceding pages or is listed below.</w:t>
      </w:r>
    </w:p>
    <w:p w14:paraId="4E1EE334" w14:textId="77777777" w:rsidR="005E1F43" w:rsidRDefault="000D4636" w:rsidP="000D4636">
      <w:r w:rsidRPr="006438BA">
        <w:rPr>
          <w:b/>
          <w:bCs/>
        </w:rPr>
        <w:t xml:space="preserve">Non-SWP Water. </w:t>
      </w:r>
      <w:r w:rsidRPr="006438BA">
        <w:t xml:space="preserve">In 2018, DWR used SWP facilities to convey non-SWP water </w:t>
      </w:r>
      <w:r w:rsidR="005E1F43" w:rsidRPr="006438BA">
        <w:t>to</w:t>
      </w:r>
      <w:r w:rsidRPr="006438BA">
        <w:t xml:space="preserve"> various non</w:t>
      </w:r>
      <w:r w:rsidRPr="006438BA">
        <w:noBreakHyphen/>
        <w:t>SWP agencies according to the terms of water rights and water transfer and exchange agreements. Detailed information concerning those deliveries is in this chapter.</w:t>
      </w:r>
      <w:r w:rsidR="00C76103" w:rsidRPr="006438BA">
        <w:t xml:space="preserve"> </w:t>
      </w:r>
    </w:p>
    <w:p w14:paraId="52DD47D5" w14:textId="05AACA1F" w:rsidR="00965540" w:rsidRDefault="00965540" w:rsidP="000D4636">
      <w:r>
        <w:t>We know total deliveries to all SWP contractors from 1990s to 2022.</w:t>
      </w:r>
    </w:p>
    <w:p w14:paraId="33BA48CD" w14:textId="0023FACA" w:rsidR="00335590" w:rsidRDefault="00965540" w:rsidP="00E95B94">
      <w:r>
        <w:t xml:space="preserve">Correlating </w:t>
      </w:r>
      <w:r w:rsidR="00335590">
        <w:t xml:space="preserve">SWDI delta </w:t>
      </w:r>
      <w:r w:rsidR="003E707B">
        <w:t xml:space="preserve">with total deliveries from 2000 to 2022, </w:t>
      </w:r>
      <w:r w:rsidR="00335590">
        <w:t>a relatively high r2 of 0.</w:t>
      </w:r>
      <w:r w:rsidR="003E707B">
        <w:t>801 is obtained</w:t>
      </w:r>
      <w:r w:rsidR="00E95B94">
        <w:t>, similarly with South Coast a r2 of 0.701 is obtained</w:t>
      </w:r>
      <w:r w:rsidR="004A5F0F">
        <w:t xml:space="preserve"> (South coast deliveries are calculated by summing up all the deliveries to contractors located in south coast region).</w:t>
      </w:r>
      <w:r w:rsidR="00E95B94">
        <w:t xml:space="preserve"> </w:t>
      </w:r>
      <w:r w:rsidR="00256CFB">
        <w:t>The correlation</w:t>
      </w:r>
      <w:r w:rsidR="00E95B94">
        <w:t xml:space="preserve"> is slightly </w:t>
      </w:r>
      <w:r w:rsidR="00256CFB">
        <w:t>higher</w:t>
      </w:r>
      <w:r w:rsidR="00E95B94">
        <w:t xml:space="preserve"> when looking at </w:t>
      </w:r>
      <w:r w:rsidR="004A5F0F">
        <w:t>the 2008</w:t>
      </w:r>
      <w:r w:rsidR="00E95B94">
        <w:t>-2022 period with r2 of 0.75 and 0.83 for total deliveries and South Coast deliveries</w:t>
      </w:r>
      <w:r w:rsidR="00483630">
        <w:t xml:space="preserve"> respectively</w:t>
      </w:r>
      <w:r w:rsidR="00E95B94">
        <w:t>. Lower correlation</w:t>
      </w:r>
      <w:r w:rsidR="00A44A3A">
        <w:t>s are</w:t>
      </w:r>
      <w:r w:rsidR="00256CFB">
        <w:t xml:space="preserve"> observed </w:t>
      </w:r>
      <w:r w:rsidR="00483630">
        <w:t>for the 2000</w:t>
      </w:r>
      <w:r w:rsidR="00256CFB">
        <w:t>-2008 period</w:t>
      </w:r>
      <w:r w:rsidR="004A5F0F">
        <w:t xml:space="preserve"> with 0.76 and 0.38 for total deliveries and South Coast deliveries</w:t>
      </w:r>
      <w:r w:rsidR="00483630">
        <w:t xml:space="preserve"> respectively</w:t>
      </w:r>
      <w:r w:rsidR="004A5F0F">
        <w:t>.</w:t>
      </w:r>
    </w:p>
    <w:p w14:paraId="222E272E" w14:textId="77777777" w:rsidR="006C44AD" w:rsidRDefault="006C44AD" w:rsidP="000D4636"/>
    <w:p w14:paraId="5C93110E" w14:textId="77777777" w:rsidR="006C44AD" w:rsidRDefault="006C44AD" w:rsidP="000D4636"/>
    <w:p w14:paraId="580B33E4" w14:textId="77777777" w:rsidR="006C44AD" w:rsidRDefault="006C44AD" w:rsidP="000D4636"/>
    <w:p w14:paraId="6A4E91CD" w14:textId="104E3241" w:rsidR="002737D5" w:rsidRDefault="00A54220" w:rsidP="000D4636">
      <w:r w:rsidRPr="00A54220">
        <w:rPr>
          <w:noProof/>
        </w:rPr>
        <w:lastRenderedPageBreak/>
        <w:drawing>
          <wp:inline distT="0" distB="0" distL="0" distR="0" wp14:anchorId="22EA9925" wp14:editId="11015F26">
            <wp:extent cx="5943600" cy="5410200"/>
            <wp:effectExtent l="0" t="0" r="0" b="0"/>
            <wp:docPr id="46480653"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0653" name="Picture 1" descr="A group of graphs with numbers&#10;&#10;Description automatically generated"/>
                    <pic:cNvPicPr/>
                  </pic:nvPicPr>
                  <pic:blipFill>
                    <a:blip r:embed="rId16"/>
                    <a:stretch>
                      <a:fillRect/>
                    </a:stretch>
                  </pic:blipFill>
                  <pic:spPr>
                    <a:xfrm>
                      <a:off x="0" y="0"/>
                      <a:ext cx="5943600" cy="5410200"/>
                    </a:xfrm>
                    <a:prstGeom prst="rect">
                      <a:avLst/>
                    </a:prstGeom>
                  </pic:spPr>
                </pic:pic>
              </a:graphicData>
            </a:graphic>
          </wp:inline>
        </w:drawing>
      </w:r>
    </w:p>
    <w:p w14:paraId="110231E9" w14:textId="2A32D0BC" w:rsidR="006C44AD" w:rsidRDefault="006C44AD" w:rsidP="006C44AD">
      <w:r>
        <w:t>High correlation exists between SWDI delta and total deliveries as evident in the figure above</w:t>
      </w:r>
      <w:r w:rsidR="00D07BB5">
        <w:t xml:space="preserve"> (right), with r2=0.8 for</w:t>
      </w:r>
      <w:r w:rsidR="00A54220">
        <w:t xml:space="preserve"> the</w:t>
      </w:r>
      <w:r w:rsidR="00D07BB5">
        <w:t xml:space="preserve"> period 2000-2022. A similar satisfactory correlation is observed with South Coast deliveries, with r2=0.7 for the period 2000-2022. </w:t>
      </w:r>
      <w:r w:rsidR="00A54220">
        <w:t>The</w:t>
      </w:r>
      <w:r w:rsidR="00D07BB5">
        <w:t xml:space="preserve"> correlation </w:t>
      </w:r>
      <w:r w:rsidR="00A54220">
        <w:t>is lower for both deliveries for the period 2000-2007 (especially the South Coast where r2=0.39).</w:t>
      </w:r>
    </w:p>
    <w:p w14:paraId="1C49AFB9" w14:textId="77777777" w:rsidR="002737D5" w:rsidRDefault="002737D5">
      <w:r>
        <w:br w:type="page"/>
      </w:r>
    </w:p>
    <w:p w14:paraId="558929EE" w14:textId="77777777" w:rsidR="002737D5" w:rsidRDefault="002737D5" w:rsidP="002737D5">
      <w:pPr>
        <w:pStyle w:val="Heading3"/>
        <w:numPr>
          <w:ilvl w:val="1"/>
          <w:numId w:val="2"/>
        </w:numPr>
      </w:pPr>
      <w:r>
        <w:lastRenderedPageBreak/>
        <w:t xml:space="preserve">State Water Project </w:t>
      </w:r>
      <w:r w:rsidRPr="002737D5">
        <w:t xml:space="preserve">Final Delivery Capability Report </w:t>
      </w:r>
    </w:p>
    <w:p w14:paraId="232D945A" w14:textId="39483DF2" w:rsidR="005935E8" w:rsidRDefault="002737D5" w:rsidP="002737D5">
      <w:r>
        <w:t>This report provides historic (past 10 year) SWP deliveries (Table A, Article 21, Carryover and Turnback) to each contractor (2021 report</w:t>
      </w:r>
      <w:r w:rsidR="005935E8">
        <w:t xml:space="preserve"> provides historic deliveries till 2011). Below is a snippet of the 2018 deliveries.</w:t>
      </w:r>
    </w:p>
    <w:p w14:paraId="1849A934" w14:textId="77777777" w:rsidR="005935E8" w:rsidRDefault="005935E8" w:rsidP="002737D5">
      <w:r w:rsidRPr="005935E8">
        <w:rPr>
          <w:noProof/>
        </w:rPr>
        <w:drawing>
          <wp:inline distT="0" distB="0" distL="0" distR="0" wp14:anchorId="001FF3E4" wp14:editId="52EE6DBB">
            <wp:extent cx="5943600" cy="2472690"/>
            <wp:effectExtent l="0" t="0" r="0" b="3810"/>
            <wp:docPr id="573997596"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997596" name="Picture 1" descr="A screenshot of a table&#10;&#10;Description automatically generated"/>
                    <pic:cNvPicPr/>
                  </pic:nvPicPr>
                  <pic:blipFill>
                    <a:blip r:embed="rId17"/>
                    <a:stretch>
                      <a:fillRect/>
                    </a:stretch>
                  </pic:blipFill>
                  <pic:spPr>
                    <a:xfrm>
                      <a:off x="0" y="0"/>
                      <a:ext cx="5943600" cy="2472690"/>
                    </a:xfrm>
                    <a:prstGeom prst="rect">
                      <a:avLst/>
                    </a:prstGeom>
                  </pic:spPr>
                </pic:pic>
              </a:graphicData>
            </a:graphic>
          </wp:inline>
        </w:drawing>
      </w:r>
      <w:r>
        <w:t xml:space="preserve"> </w:t>
      </w:r>
      <w:r w:rsidR="002737D5">
        <w:t xml:space="preserve"> </w:t>
      </w:r>
    </w:p>
    <w:p w14:paraId="3D21305A" w14:textId="7950ED9B" w:rsidR="005935E8" w:rsidRDefault="005935E8" w:rsidP="002737D5">
      <w:r>
        <w:t xml:space="preserve">B132 Table 8-7 provides monthly water deliveries to each contractor with categories. B132 and the former have the same values (I compared them manually), however, b132 is more comprehensive because it includes transfers </w:t>
      </w:r>
      <w:r w:rsidR="00685486">
        <w:t xml:space="preserve">(table A transfers to others or Non-SWP water transfers to others) </w:t>
      </w:r>
      <w:r>
        <w:t xml:space="preserve">and water bank recoveries. </w:t>
      </w:r>
    </w:p>
    <w:p w14:paraId="5DC08695" w14:textId="77777777" w:rsidR="005935E8" w:rsidRDefault="005935E8" w:rsidP="002737D5">
      <w:r w:rsidRPr="005935E8">
        <w:rPr>
          <w:noProof/>
        </w:rPr>
        <w:drawing>
          <wp:inline distT="0" distB="0" distL="0" distR="0" wp14:anchorId="0E422FCD" wp14:editId="4110F94E">
            <wp:extent cx="5038725" cy="3588476"/>
            <wp:effectExtent l="0" t="0" r="0" b="0"/>
            <wp:docPr id="4753706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370652" name="Picture 1" descr="A screenshot of a computer&#10;&#10;Description automatically generated"/>
                    <pic:cNvPicPr/>
                  </pic:nvPicPr>
                  <pic:blipFill>
                    <a:blip r:embed="rId18"/>
                    <a:stretch>
                      <a:fillRect/>
                    </a:stretch>
                  </pic:blipFill>
                  <pic:spPr>
                    <a:xfrm>
                      <a:off x="0" y="0"/>
                      <a:ext cx="5044715" cy="3592742"/>
                    </a:xfrm>
                    <a:prstGeom prst="rect">
                      <a:avLst/>
                    </a:prstGeom>
                  </pic:spPr>
                </pic:pic>
              </a:graphicData>
            </a:graphic>
          </wp:inline>
        </w:drawing>
      </w:r>
      <w:r w:rsidRPr="005935E8">
        <w:t xml:space="preserve"> </w:t>
      </w:r>
    </w:p>
    <w:p w14:paraId="03690CBB" w14:textId="77777777" w:rsidR="005935E8" w:rsidRDefault="005935E8" w:rsidP="002737D5">
      <w:r w:rsidRPr="005935E8">
        <w:rPr>
          <w:noProof/>
        </w:rPr>
        <w:lastRenderedPageBreak/>
        <w:drawing>
          <wp:inline distT="0" distB="0" distL="0" distR="0" wp14:anchorId="4B0B2CE5" wp14:editId="5ECD3456">
            <wp:extent cx="5943600" cy="2315210"/>
            <wp:effectExtent l="0" t="0" r="0" b="8890"/>
            <wp:docPr id="1278155413" name="Picture 1" descr="A group of small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55413" name="Picture 1" descr="A group of small black and white text&#10;&#10;Description automatically generated"/>
                    <pic:cNvPicPr/>
                  </pic:nvPicPr>
                  <pic:blipFill>
                    <a:blip r:embed="rId19"/>
                    <a:stretch>
                      <a:fillRect/>
                    </a:stretch>
                  </pic:blipFill>
                  <pic:spPr>
                    <a:xfrm>
                      <a:off x="0" y="0"/>
                      <a:ext cx="5943600" cy="2315210"/>
                    </a:xfrm>
                    <a:prstGeom prst="rect">
                      <a:avLst/>
                    </a:prstGeom>
                  </pic:spPr>
                </pic:pic>
              </a:graphicData>
            </a:graphic>
          </wp:inline>
        </w:drawing>
      </w:r>
      <w:r w:rsidRPr="005935E8">
        <w:t xml:space="preserve"> </w:t>
      </w:r>
    </w:p>
    <w:p w14:paraId="181D96C2" w14:textId="77777777" w:rsidR="002C24FA" w:rsidRDefault="005935E8" w:rsidP="002737D5">
      <w:r>
        <w:t>Minor difference exists between table 8-7 total deliveries to contractors (1,990,286 af) and table b-5b (</w:t>
      </w:r>
      <w:r w:rsidRPr="005935E8">
        <w:t>Annual Water Quantities Delivered to Each Contractor</w:t>
      </w:r>
      <w:r>
        <w:t>) total deliveries to contractors</w:t>
      </w:r>
      <w:r w:rsidRPr="006438BA">
        <w:t xml:space="preserve"> </w:t>
      </w:r>
      <w:r w:rsidR="00685486">
        <w:t>(2,048,447af).</w:t>
      </w:r>
    </w:p>
    <w:p w14:paraId="24B7BB41" w14:textId="77777777" w:rsidR="002C24FA" w:rsidRDefault="002C24FA" w:rsidP="002C24FA">
      <w:pPr>
        <w:pStyle w:val="Heading3"/>
        <w:numPr>
          <w:ilvl w:val="1"/>
          <w:numId w:val="2"/>
        </w:numPr>
      </w:pPr>
      <w:r>
        <w:t>MWD</w:t>
      </w:r>
    </w:p>
    <w:p w14:paraId="07EF9102" w14:textId="77777777" w:rsidR="006C44AD" w:rsidRPr="006C44AD" w:rsidRDefault="006C44AD" w:rsidP="006C44AD"/>
    <w:p w14:paraId="63A74EE4" w14:textId="79F09E37" w:rsidR="006C44AD" w:rsidRDefault="006C44AD" w:rsidP="006C44AD">
      <w:r>
        <w:rPr>
          <w:noProof/>
        </w:rPr>
        <w:drawing>
          <wp:inline distT="0" distB="0" distL="0" distR="0" wp14:anchorId="1EF29B0B" wp14:editId="2AEC9FFD">
            <wp:extent cx="4848225" cy="2705100"/>
            <wp:effectExtent l="0" t="0" r="9525" b="0"/>
            <wp:docPr id="324732121" name="Chart 1">
              <a:extLst xmlns:a="http://schemas.openxmlformats.org/drawingml/2006/main">
                <a:ext uri="{FF2B5EF4-FFF2-40B4-BE49-F238E27FC236}">
                  <a16:creationId xmlns:a16="http://schemas.microsoft.com/office/drawing/2014/main" id="{BC6333E1-A601-4E28-9CDA-B5A1F7E2DE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27E8B03" w14:textId="3889829C" w:rsidR="007B0A64" w:rsidRDefault="00A54220" w:rsidP="006C44AD">
      <w:r>
        <w:t>Unlike B132-19 report South Coast deliveries, where correlation was lowest for the period 2000-2007, MWD dataset shows highest correlation for that period and much lower correlation for the other period.</w:t>
      </w:r>
    </w:p>
    <w:p w14:paraId="0E646C32" w14:textId="77777777" w:rsidR="007B0A64" w:rsidRDefault="007B0A64">
      <w:r>
        <w:br w:type="page"/>
      </w:r>
    </w:p>
    <w:p w14:paraId="43D0B3AB" w14:textId="77777777" w:rsidR="00D07BB5" w:rsidRPr="006C44AD" w:rsidRDefault="00D07BB5" w:rsidP="006C44AD"/>
    <w:p w14:paraId="1643CF5D" w14:textId="77777777" w:rsidR="00037942" w:rsidRDefault="00037942" w:rsidP="00037942">
      <w:pPr>
        <w:pStyle w:val="Heading3"/>
      </w:pPr>
      <w:r>
        <w:t>Validating Datasets</w:t>
      </w:r>
    </w:p>
    <w:p w14:paraId="124F3786" w14:textId="77777777" w:rsidR="00711E01" w:rsidRDefault="00711E01" w:rsidP="00711E01">
      <w:pPr>
        <w:pStyle w:val="Heading4"/>
      </w:pPr>
      <w:r>
        <w:t>DWR and B132</w:t>
      </w:r>
    </w:p>
    <w:p w14:paraId="0411BD77" w14:textId="77777777" w:rsidR="00711E01" w:rsidRDefault="00711E01" w:rsidP="00711E01">
      <w:r>
        <w:t>A low correlation of 0.49 is observed between B135 south coast deliveries and DWR portfolio dataset south coast deliveries. This is expected since DWR dataset is water year whereas the latter is calendar year. However, it’s ultimately 2010, 2011 skewing the results (removing the 2 would increase the correlation to 0.7). 2018 (B135&gt;DWR) and 2019 (DWR &gt;B135) differences could be due to differences in accounting</w:t>
      </w:r>
    </w:p>
    <w:p w14:paraId="379E3108" w14:textId="77777777" w:rsidR="00711E01" w:rsidRDefault="00711E01" w:rsidP="00711E01">
      <w:r>
        <w:rPr>
          <w:noProof/>
        </w:rPr>
        <w:drawing>
          <wp:inline distT="0" distB="0" distL="0" distR="0" wp14:anchorId="5DF7319B" wp14:editId="6F36E7D0">
            <wp:extent cx="4622427" cy="2743200"/>
            <wp:effectExtent l="0" t="0" r="6985" b="0"/>
            <wp:docPr id="547546494" name="Chart 1">
              <a:extLst xmlns:a="http://schemas.openxmlformats.org/drawingml/2006/main">
                <a:ext uri="{FF2B5EF4-FFF2-40B4-BE49-F238E27FC236}">
                  <a16:creationId xmlns:a16="http://schemas.microsoft.com/office/drawing/2014/main" id="{0F39A87C-D197-495A-8F6A-6F4C02C5C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ACBDF97" w14:textId="77777777" w:rsidR="00711E01" w:rsidRDefault="00711E01" w:rsidP="00711E01">
      <w:r>
        <w:rPr>
          <w:noProof/>
        </w:rPr>
        <w:drawing>
          <wp:inline distT="0" distB="0" distL="0" distR="0" wp14:anchorId="286814F8" wp14:editId="3BF9320E">
            <wp:extent cx="5943600" cy="2776220"/>
            <wp:effectExtent l="0" t="0" r="0" b="5080"/>
            <wp:docPr id="82547567" name="Chart 1">
              <a:extLst xmlns:a="http://schemas.openxmlformats.org/drawingml/2006/main">
                <a:ext uri="{FF2B5EF4-FFF2-40B4-BE49-F238E27FC236}">
                  <a16:creationId xmlns:a16="http://schemas.microsoft.com/office/drawing/2014/main" id="{64F53798-9A37-3F9A-A3CC-DCEA609AF0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A4D7BFA" w14:textId="77777777" w:rsidR="00711E01" w:rsidRDefault="00711E01" w:rsidP="00711E01"/>
    <w:p w14:paraId="5999CA4F" w14:textId="77777777" w:rsidR="00711E01" w:rsidRPr="006438BA" w:rsidRDefault="00711E01" w:rsidP="00711E01">
      <w:r>
        <w:lastRenderedPageBreak/>
        <w:t>By converting B135 SC deliveries to water year (taking the 3-month average of previous year and 9-month average of the current year, we can approximate the water year deliveries), r2 increases to around 0.6. This value is expected to increase by knowing the exact monthly deliveries. By removing 2010 and 2011 values (bottom left points), the r2 increases to 0.85. This means B132 is reporting much higher deliveries than DWR</w:t>
      </w:r>
    </w:p>
    <w:p w14:paraId="7BF32425" w14:textId="77777777" w:rsidR="00711E01" w:rsidRDefault="00711E01" w:rsidP="00711E01">
      <w:r>
        <w:rPr>
          <w:noProof/>
        </w:rPr>
        <w:drawing>
          <wp:inline distT="0" distB="0" distL="0" distR="0" wp14:anchorId="62021342" wp14:editId="04A9B275">
            <wp:extent cx="4572000" cy="2743200"/>
            <wp:effectExtent l="0" t="0" r="0" b="0"/>
            <wp:docPr id="692555923" name="Chart 1">
              <a:extLst xmlns:a="http://schemas.openxmlformats.org/drawingml/2006/main">
                <a:ext uri="{FF2B5EF4-FFF2-40B4-BE49-F238E27FC236}">
                  <a16:creationId xmlns:a16="http://schemas.microsoft.com/office/drawing/2014/main" id="{D86E4C25-53B4-68BE-79C7-DADF4C7DC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9BE8B6A" w14:textId="77777777" w:rsidR="00711E01" w:rsidRDefault="00711E01" w:rsidP="00711E01">
      <w:r>
        <w:rPr>
          <w:noProof/>
        </w:rPr>
        <w:drawing>
          <wp:inline distT="0" distB="0" distL="0" distR="0" wp14:anchorId="7D2FE00F" wp14:editId="30B38A13">
            <wp:extent cx="4762500" cy="2266950"/>
            <wp:effectExtent l="0" t="0" r="0" b="0"/>
            <wp:docPr id="1138027349" name="Chart 1">
              <a:extLst xmlns:a="http://schemas.openxmlformats.org/drawingml/2006/main">
                <a:ext uri="{FF2B5EF4-FFF2-40B4-BE49-F238E27FC236}">
                  <a16:creationId xmlns:a16="http://schemas.microsoft.com/office/drawing/2014/main" id="{DC4C2F95-FC68-4324-8915-99C4AB1248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BA4F0B2" w14:textId="361E128E" w:rsidR="00711E01" w:rsidRPr="00CA0027" w:rsidRDefault="00711E01" w:rsidP="00711E01">
      <w:pPr>
        <w:pStyle w:val="Heading4"/>
      </w:pPr>
      <w:r>
        <w:t>DWR</w:t>
      </w:r>
      <w:r>
        <w:t xml:space="preserve"> and MWD</w:t>
      </w:r>
    </w:p>
    <w:p w14:paraId="11B2BB00" w14:textId="77777777" w:rsidR="00711E01" w:rsidRPr="006A0903" w:rsidRDefault="00711E01" w:rsidP="00711E01">
      <w:r>
        <w:t>Comparison of DWR dataset with MWD dataset and B135 SC is not completely valid as well since DWR dataset is in water year whereas the other 2 are in calendar year. However, we do find that MWD dataset aligns more with DWR (r2=0.79) compared to B135 (r2=0.4925).</w:t>
      </w:r>
    </w:p>
    <w:p w14:paraId="10BCBCC7" w14:textId="77777777" w:rsidR="00711E01" w:rsidRDefault="00711E01" w:rsidP="00711E01">
      <w:r>
        <w:rPr>
          <w:noProof/>
        </w:rPr>
        <w:lastRenderedPageBreak/>
        <w:drawing>
          <wp:inline distT="0" distB="0" distL="0" distR="0" wp14:anchorId="0B75604A" wp14:editId="30FBAF28">
            <wp:extent cx="4622427" cy="2743200"/>
            <wp:effectExtent l="0" t="0" r="6985" b="0"/>
            <wp:docPr id="333716241" name="Chart 1">
              <a:extLst xmlns:a="http://schemas.openxmlformats.org/drawingml/2006/main">
                <a:ext uri="{FF2B5EF4-FFF2-40B4-BE49-F238E27FC236}">
                  <a16:creationId xmlns:a16="http://schemas.microsoft.com/office/drawing/2014/main" id="{B4105BD0-D689-9723-74B3-EB67B25CCF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3A2E69A" w14:textId="05B64FDC" w:rsidR="00711E01" w:rsidRDefault="00672A78" w:rsidP="00672A78">
      <w:pPr>
        <w:pStyle w:val="Heading4"/>
      </w:pPr>
      <w:r>
        <w:t>DWR Monthly and DWR table b-5</w:t>
      </w:r>
      <w:r w:rsidR="00726BB6">
        <w:t>b</w:t>
      </w:r>
    </w:p>
    <w:p w14:paraId="6796299C" w14:textId="41A97E62" w:rsidR="00607B07" w:rsidRDefault="00607B07" w:rsidP="00607B07">
      <w:r>
        <w:t xml:space="preserve">DWR monthly reports provide </w:t>
      </w:r>
      <w:r w:rsidRPr="00607B07">
        <w:t>detailed info</w:t>
      </w:r>
      <w:r>
        <w:t>rmation for each water agency</w:t>
      </w:r>
      <w:r w:rsidRPr="00607B07">
        <w:t xml:space="preserve"> on</w:t>
      </w:r>
      <w:r>
        <w:t xml:space="preserve"> table A </w:t>
      </w:r>
      <w:r w:rsidRPr="00607B07">
        <w:t>transfers</w:t>
      </w:r>
      <w:r>
        <w:t xml:space="preserve"> from/to others, carryovers, water bank recovery, and non-swp water transfers. Up until it mentioned 2012 table A transfers to which agency it was, after 2012 it just says others. Below is a snippet of how monthly deliveries are categorized</w:t>
      </w:r>
      <w:r w:rsidR="00726BB6">
        <w:t xml:space="preserve"> for MWD</w:t>
      </w:r>
      <w:r>
        <w:t>:</w:t>
      </w:r>
    </w:p>
    <w:p w14:paraId="1D345788" w14:textId="1E7E9104" w:rsidR="00607B07" w:rsidRDefault="00607B07" w:rsidP="00607B07">
      <w:r w:rsidRPr="00607B07">
        <w:drawing>
          <wp:inline distT="0" distB="0" distL="0" distR="0" wp14:anchorId="788DF5BB" wp14:editId="3E1DF4D1">
            <wp:extent cx="5943600" cy="892810"/>
            <wp:effectExtent l="0" t="0" r="0" b="2540"/>
            <wp:docPr id="1633038856" name="Picture 1" descr="A gro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038856" name="Picture 1" descr="A group of text on a white background&#10;&#10;Description automatically generated"/>
                    <pic:cNvPicPr/>
                  </pic:nvPicPr>
                  <pic:blipFill>
                    <a:blip r:embed="rId26"/>
                    <a:stretch>
                      <a:fillRect/>
                    </a:stretch>
                  </pic:blipFill>
                  <pic:spPr>
                    <a:xfrm>
                      <a:off x="0" y="0"/>
                      <a:ext cx="5943600" cy="892810"/>
                    </a:xfrm>
                    <a:prstGeom prst="rect">
                      <a:avLst/>
                    </a:prstGeom>
                  </pic:spPr>
                </pic:pic>
              </a:graphicData>
            </a:graphic>
          </wp:inline>
        </w:drawing>
      </w:r>
    </w:p>
    <w:p w14:paraId="46FD78D6" w14:textId="7654B146" w:rsidR="00607B07" w:rsidRDefault="00607B07" w:rsidP="00607B07">
      <w:r>
        <w:t>Given these monthly reports are provided for the year b132 was published for, reports after 2012 are publicly available only. Some differences were noticed between the total of monthly deliveries and table b-5b (annual water quantities delivered to each contractor)</w:t>
      </w:r>
    </w:p>
    <w:p w14:paraId="62488788" w14:textId="1E624E3E" w:rsidR="00607B07" w:rsidRPr="00607B07" w:rsidRDefault="00607B07" w:rsidP="00726BB6">
      <w:r w:rsidRPr="00607B07">
        <w:lastRenderedPageBreak/>
        <w:drawing>
          <wp:inline distT="0" distB="0" distL="0" distR="0" wp14:anchorId="3CAB6A4F" wp14:editId="171A27D4">
            <wp:extent cx="4572000" cy="2743200"/>
            <wp:effectExtent l="0" t="0" r="0" b="0"/>
            <wp:docPr id="1806586844" name="Chart 1">
              <a:extLst xmlns:a="http://schemas.openxmlformats.org/drawingml/2006/main">
                <a:ext uri="{FF2B5EF4-FFF2-40B4-BE49-F238E27FC236}">
                  <a16:creationId xmlns:a16="http://schemas.microsoft.com/office/drawing/2014/main" id="{B30FB907-C221-19C6-5BB7-B2102D6759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5F67ACC" w14:textId="5FE82259" w:rsidR="004D029E" w:rsidRPr="004D029E" w:rsidRDefault="00711E01" w:rsidP="004D029E">
      <w:pPr>
        <w:pStyle w:val="Heading4"/>
      </w:pPr>
      <w:r>
        <w:t xml:space="preserve">B132 and </w:t>
      </w:r>
      <w:r>
        <w:t>MWD</w:t>
      </w:r>
    </w:p>
    <w:p w14:paraId="015DEB0F" w14:textId="37B49800" w:rsidR="00037942" w:rsidRPr="007B6031" w:rsidRDefault="00037942" w:rsidP="004D029E">
      <w:r>
        <w:t>High correlation of 0.921 is observed between B13</w:t>
      </w:r>
      <w:r w:rsidR="004D029E">
        <w:t>2</w:t>
      </w:r>
      <w:r>
        <w:t xml:space="preserve"> MWD deliveries and MWD provided dataset. A reason for a difference in the of values could be B13</w:t>
      </w:r>
      <w:r w:rsidR="004D029E">
        <w:t>2</w:t>
      </w:r>
      <w:r>
        <w:t xml:space="preserve"> </w:t>
      </w:r>
      <w:r w:rsidR="00A54220">
        <w:t>includes</w:t>
      </w:r>
      <w:r>
        <w:t xml:space="preserve"> total swp and non swp water deliveries</w:t>
      </w:r>
      <w:r w:rsidR="00A54220">
        <w:t xml:space="preserve">. However, it needs to </w:t>
      </w:r>
      <w:r w:rsidR="006A0903">
        <w:t xml:space="preserve">be </w:t>
      </w:r>
      <w:r w:rsidR="00A54220">
        <w:t>investigated, as after 2000 B135 deliveries have been generally higher (</w:t>
      </w:r>
      <w:r w:rsidR="006A0903">
        <w:t>most significant years:</w:t>
      </w:r>
      <w:r w:rsidR="00A54220">
        <w:t xml:space="preserve"> 2010 and 2011) </w:t>
      </w:r>
    </w:p>
    <w:p w14:paraId="0B0F3C46" w14:textId="153A3C54" w:rsidR="00037942" w:rsidRDefault="00A54220" w:rsidP="00037942">
      <w:r>
        <w:rPr>
          <w:noProof/>
        </w:rPr>
        <w:drawing>
          <wp:inline distT="0" distB="0" distL="0" distR="0" wp14:anchorId="762913AA" wp14:editId="7AB0FF69">
            <wp:extent cx="4586708" cy="2743200"/>
            <wp:effectExtent l="0" t="0" r="4445" b="0"/>
            <wp:docPr id="1206683640" name="Chart 1">
              <a:extLst xmlns:a="http://schemas.openxmlformats.org/drawingml/2006/main">
                <a:ext uri="{FF2B5EF4-FFF2-40B4-BE49-F238E27FC236}">
                  <a16:creationId xmlns:a16="http://schemas.microsoft.com/office/drawing/2014/main" id="{32029B77-B05A-9B15-345B-EEEAB0BAA6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037942" w:rsidRPr="006438BA">
        <w:t xml:space="preserve"> </w:t>
      </w:r>
    </w:p>
    <w:p w14:paraId="62880825" w14:textId="3D97859E" w:rsidR="00037942" w:rsidRDefault="00037942" w:rsidP="00037942"/>
    <w:p w14:paraId="1ECBF7B4" w14:textId="64F30D58" w:rsidR="00F85B39" w:rsidRDefault="007B0A64" w:rsidP="00037942">
      <w:r>
        <w:rPr>
          <w:noProof/>
        </w:rPr>
        <w:lastRenderedPageBreak/>
        <w:drawing>
          <wp:inline distT="0" distB="0" distL="0" distR="0" wp14:anchorId="76343D60" wp14:editId="4D237958">
            <wp:extent cx="5943600" cy="2704465"/>
            <wp:effectExtent l="0" t="0" r="0" b="635"/>
            <wp:docPr id="716536365" name="Chart 1">
              <a:extLst xmlns:a="http://schemas.openxmlformats.org/drawingml/2006/main">
                <a:ext uri="{FF2B5EF4-FFF2-40B4-BE49-F238E27FC236}">
                  <a16:creationId xmlns:a16="http://schemas.microsoft.com/office/drawing/2014/main" id="{DBE20FFD-9E45-4232-BB44-18AFDF1733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6438BA">
        <w:t xml:space="preserve"> </w:t>
      </w:r>
      <w:r w:rsidR="00F85B39" w:rsidRPr="006438BA">
        <w:br w:type="page"/>
      </w:r>
    </w:p>
    <w:p w14:paraId="71128295" w14:textId="77777777" w:rsidR="00B63B1E" w:rsidRPr="00B63B1E" w:rsidRDefault="00F85B39" w:rsidP="00F85B39">
      <w:pPr>
        <w:pStyle w:val="Heading2"/>
        <w:numPr>
          <w:ilvl w:val="0"/>
          <w:numId w:val="2"/>
        </w:numPr>
        <w:rPr>
          <w:rFonts w:asciiTheme="minorHAnsi" w:eastAsiaTheme="minorHAnsi" w:hAnsiTheme="minorHAnsi" w:cstheme="minorBidi"/>
          <w:szCs w:val="24"/>
          <w:u w:val="none"/>
        </w:rPr>
      </w:pPr>
      <w:r w:rsidRPr="006438BA">
        <w:lastRenderedPageBreak/>
        <w:t>Groundwater</w:t>
      </w:r>
    </w:p>
    <w:p w14:paraId="5D297413" w14:textId="0FF7C29B" w:rsidR="00B63B1E" w:rsidRDefault="00B63B1E" w:rsidP="00B63B1E">
      <w:r>
        <w:t xml:space="preserve">Groundwater </w:t>
      </w:r>
      <w:r w:rsidR="00FB7B85">
        <w:t>delivery</w:t>
      </w:r>
      <w:r>
        <w:t xml:space="preserve"> data is only available through water data portfolios. </w:t>
      </w:r>
      <w:r w:rsidRPr="00B63B1E">
        <w:t>We</w:t>
      </w:r>
      <w:r>
        <w:t>’ve</w:t>
      </w:r>
      <w:r w:rsidRPr="00B63B1E">
        <w:t xml:space="preserve"> tr</w:t>
      </w:r>
      <w:r>
        <w:t>ied</w:t>
      </w:r>
      <w:r w:rsidRPr="00B63B1E">
        <w:t xml:space="preserve"> to identify a relationship </w:t>
      </w:r>
      <w:r w:rsidR="00FB7B85">
        <w:t>between</w:t>
      </w:r>
      <w:r w:rsidRPr="00B63B1E">
        <w:t xml:space="preserve"> </w:t>
      </w:r>
      <w:r>
        <w:t>the</w:t>
      </w:r>
      <w:r w:rsidRPr="00B63B1E">
        <w:t xml:space="preserve"> groundwater indicators</w:t>
      </w:r>
      <w:r w:rsidR="00FB7B85">
        <w:t xml:space="preserve"> and the deliveries</w:t>
      </w:r>
      <w:r>
        <w:t>.</w:t>
      </w:r>
      <w:r w:rsidRPr="00B63B1E">
        <w:t xml:space="preserve"> </w:t>
      </w:r>
    </w:p>
    <w:p w14:paraId="721C493A" w14:textId="52A7FF5F" w:rsidR="008213F4" w:rsidRDefault="008213F4" w:rsidP="00B63B1E">
      <w:r>
        <w:t xml:space="preserve">Moderate correlation is observed between the pumping intensity indicator (annual changes in groundwater elevations) and groundwater deliveries (r2=0.5765). No correlation exists between surface deliveries (SWP+Colorado+imports) and groundwater deliveries (r2=0.0024). Figures for both </w:t>
      </w:r>
      <w:r w:rsidR="00AF6F64">
        <w:t>are</w:t>
      </w:r>
      <w:r>
        <w:t xml:space="preserve"> below.</w:t>
      </w:r>
    </w:p>
    <w:p w14:paraId="247F5CB0" w14:textId="44BA2B24" w:rsidR="008213F4" w:rsidRDefault="008213F4" w:rsidP="00B63B1E">
      <w:r>
        <w:rPr>
          <w:noProof/>
        </w:rPr>
        <w:drawing>
          <wp:inline distT="0" distB="0" distL="0" distR="0" wp14:anchorId="3515EE67" wp14:editId="2FF54CA9">
            <wp:extent cx="4505243" cy="2765342"/>
            <wp:effectExtent l="0" t="0" r="10160" b="16510"/>
            <wp:docPr id="1101832139" name="Chart 1">
              <a:extLst xmlns:a="http://schemas.openxmlformats.org/drawingml/2006/main">
                <a:ext uri="{FF2B5EF4-FFF2-40B4-BE49-F238E27FC236}">
                  <a16:creationId xmlns:a16="http://schemas.microsoft.com/office/drawing/2014/main" id="{721FD9FE-ACBF-49E3-BDC4-88A84792F6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5D3E06F" w14:textId="7520B68B" w:rsidR="008213F4" w:rsidRDefault="008213F4" w:rsidP="00B63B1E">
      <w:r>
        <w:rPr>
          <w:noProof/>
        </w:rPr>
        <w:drawing>
          <wp:inline distT="0" distB="0" distL="0" distR="0" wp14:anchorId="0307F3C0" wp14:editId="708AC4E0">
            <wp:extent cx="4572000" cy="2743200"/>
            <wp:effectExtent l="0" t="0" r="0" b="0"/>
            <wp:docPr id="501645251" name="Chart 1">
              <a:extLst xmlns:a="http://schemas.openxmlformats.org/drawingml/2006/main">
                <a:ext uri="{FF2B5EF4-FFF2-40B4-BE49-F238E27FC236}">
                  <a16:creationId xmlns:a16="http://schemas.microsoft.com/office/drawing/2014/main" id="{BFD6DB25-B157-A26C-62C7-B087C7613B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6822D54" w14:textId="77777777" w:rsidR="00AF6F64" w:rsidRDefault="00AF6F64" w:rsidP="00B63B1E"/>
    <w:p w14:paraId="29B3D509" w14:textId="101E97FC" w:rsidR="00F85B39" w:rsidRPr="006438BA" w:rsidRDefault="00B63B1E" w:rsidP="00B63B1E">
      <w:r>
        <w:t xml:space="preserve"> </w:t>
      </w:r>
      <w:r w:rsidR="00F85B39" w:rsidRPr="006438BA">
        <w:br w:type="page"/>
      </w:r>
    </w:p>
    <w:p w14:paraId="6DA74761" w14:textId="4FD7ED34" w:rsidR="00F85B39" w:rsidRDefault="00F85B39" w:rsidP="00F85B39">
      <w:pPr>
        <w:pStyle w:val="Heading2"/>
        <w:numPr>
          <w:ilvl w:val="0"/>
          <w:numId w:val="2"/>
        </w:numPr>
      </w:pPr>
      <w:r w:rsidRPr="006438BA">
        <w:lastRenderedPageBreak/>
        <w:t>Los Angeles Aqueduct</w:t>
      </w:r>
    </w:p>
    <w:p w14:paraId="7258242B" w14:textId="77777777" w:rsidR="003D0003" w:rsidRDefault="008B70C6" w:rsidP="003D0003">
      <w:r w:rsidRPr="008B70C6">
        <w:t xml:space="preserve">Los Angeles Aqueduct comes from </w:t>
      </w:r>
      <w:r w:rsidR="003D0003">
        <w:t xml:space="preserve">Mono Lake in the </w:t>
      </w:r>
      <w:r w:rsidR="000C572A">
        <w:t>Owen</w:t>
      </w:r>
      <w:r w:rsidR="003D0003">
        <w:t>s</w:t>
      </w:r>
      <w:r w:rsidR="000C572A">
        <w:t xml:space="preserve"> valley</w:t>
      </w:r>
      <w:r w:rsidR="003D0003">
        <w:t xml:space="preserve">, located in </w:t>
      </w:r>
      <w:r w:rsidR="000C572A">
        <w:t>the Sierra Nevada mountains.</w:t>
      </w:r>
      <w:r w:rsidR="003D0003">
        <w:t xml:space="preserve"> E</w:t>
      </w:r>
      <w:r w:rsidR="003D0003" w:rsidRPr="005A37BF">
        <w:t>nvironmental regulations implemented in the 1980s</w:t>
      </w:r>
      <w:r w:rsidR="003D0003">
        <w:t xml:space="preserve"> for Mono Lake have led to significant reductions in water diversions which</w:t>
      </w:r>
      <w:r w:rsidR="003D0003" w:rsidRPr="003D0003">
        <w:t xml:space="preserve"> </w:t>
      </w:r>
      <w:r w:rsidR="003D0003" w:rsidRPr="005A37BF">
        <w:t>has decreased</w:t>
      </w:r>
      <w:r w:rsidR="003D0003">
        <w:t xml:space="preserve"> </w:t>
      </w:r>
      <w:r w:rsidR="003D0003" w:rsidRPr="005A37BF">
        <w:t xml:space="preserve">the </w:t>
      </w:r>
      <w:r w:rsidR="003D0003">
        <w:t>supply</w:t>
      </w:r>
      <w:r w:rsidR="003D0003" w:rsidRPr="005A37BF">
        <w:t xml:space="preserve"> of the L</w:t>
      </w:r>
      <w:r w:rsidR="003D0003">
        <w:t xml:space="preserve">A </w:t>
      </w:r>
      <w:r w:rsidR="003D0003" w:rsidRPr="005A37BF">
        <w:t>Aqueduct.</w:t>
      </w:r>
      <w:r w:rsidR="003D0003">
        <w:t xml:space="preserve"> </w:t>
      </w:r>
    </w:p>
    <w:p w14:paraId="6AA5429B" w14:textId="53067ED9" w:rsidR="008B70C6" w:rsidRPr="008B70C6" w:rsidRDefault="009848FB" w:rsidP="003D0003">
      <w:r>
        <w:t>We</w:t>
      </w:r>
      <w:r w:rsidR="000C572A">
        <w:t xml:space="preserve"> will be utilizing SWDI South Lahontan indicator to predict the LA aqueduct</w:t>
      </w:r>
      <w:r w:rsidR="003D0003">
        <w:t xml:space="preserve"> supply because it’s located in the South Lahontan hydrologic region</w:t>
      </w:r>
      <w:r w:rsidR="000C572A">
        <w:t>.</w:t>
      </w:r>
    </w:p>
    <w:p w14:paraId="52409307" w14:textId="77777777" w:rsidR="008B70C6" w:rsidRDefault="008B70C6" w:rsidP="008B70C6">
      <w:pPr>
        <w:rPr>
          <w:lang w:val="es-ES"/>
        </w:rPr>
      </w:pPr>
    </w:p>
    <w:p w14:paraId="70499A75" w14:textId="04D85E6E" w:rsidR="008B70C6" w:rsidRPr="008B70C6" w:rsidRDefault="008B70C6" w:rsidP="008B70C6">
      <w:pPr>
        <w:rPr>
          <w:lang w:val="es-ES"/>
        </w:rPr>
      </w:pPr>
      <w:r>
        <w:rPr>
          <w:noProof/>
        </w:rPr>
        <w:drawing>
          <wp:inline distT="0" distB="0" distL="0" distR="0" wp14:anchorId="66B88AA1" wp14:editId="4DA9B733">
            <wp:extent cx="1949570" cy="1854646"/>
            <wp:effectExtent l="0" t="0" r="0" b="0"/>
            <wp:docPr id="9772886" name="Picture 1" descr="San Fernando Valley Group | Water, Garbage &amp; Renewables | Sierra Club  Angeles Ch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n Fernando Valley Group | Water, Garbage &amp; Renewables | Sierra Club  Angeles Chapte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55647" cy="1860427"/>
                    </a:xfrm>
                    <a:prstGeom prst="rect">
                      <a:avLst/>
                    </a:prstGeom>
                    <a:noFill/>
                    <a:ln>
                      <a:noFill/>
                    </a:ln>
                  </pic:spPr>
                </pic:pic>
              </a:graphicData>
            </a:graphic>
          </wp:inline>
        </w:drawing>
      </w:r>
    </w:p>
    <w:p w14:paraId="792053D3" w14:textId="77777777" w:rsidR="00D61797" w:rsidRPr="006438BA" w:rsidRDefault="00D61797" w:rsidP="00D61797">
      <w:pPr>
        <w:pStyle w:val="Heading3"/>
        <w:numPr>
          <w:ilvl w:val="1"/>
          <w:numId w:val="2"/>
        </w:numPr>
      </w:pPr>
      <w:r>
        <w:t>DWR (Water Data Portfolio)</w:t>
      </w:r>
    </w:p>
    <w:p w14:paraId="212D8934" w14:textId="32F87EF4" w:rsidR="009848FB" w:rsidRDefault="009848FB" w:rsidP="002377F1">
      <w:r>
        <w:t>DWR’s import data is in water year and shows high correlation with SWDI SL</w:t>
      </w:r>
      <w:r w:rsidR="005E1F43">
        <w:t xml:space="preserve"> WY</w:t>
      </w:r>
      <w:r>
        <w:t xml:space="preserve"> (r2=0.8624) as shown in figure below. </w:t>
      </w:r>
      <w:r w:rsidR="002377F1">
        <w:t>A similar</w:t>
      </w:r>
      <w:r>
        <w:t xml:space="preserve"> high correlation is observed with SWDI delta (r2=0.8621); This could be because </w:t>
      </w:r>
      <w:r w:rsidR="002377F1" w:rsidRPr="002377F1">
        <w:t>both the Los Angeles Aqueduct and the State Water Project rely on hydrological conditions in the Sierra Nevada mountains for their water supply</w:t>
      </w:r>
      <w:r w:rsidR="002377F1">
        <w:t>. Whereas, SWDI SC has l</w:t>
      </w:r>
      <w:r>
        <w:t xml:space="preserve">ower correlation </w:t>
      </w:r>
      <w:r w:rsidR="002377F1">
        <w:t>(r2=0.5976), which makes sense as t</w:t>
      </w:r>
      <w:r w:rsidR="00B63B1E">
        <w:t xml:space="preserve">he water surface condition in </w:t>
      </w:r>
      <w:r w:rsidR="002E494A">
        <w:t>SoCal</w:t>
      </w:r>
      <w:r w:rsidR="00B63B1E">
        <w:t xml:space="preserve"> is not reflective of LA aqueduct supply.</w:t>
      </w:r>
    </w:p>
    <w:p w14:paraId="6D3A05A6" w14:textId="77777777" w:rsidR="005E0411" w:rsidRDefault="005E0411" w:rsidP="002377F1"/>
    <w:p w14:paraId="69B241EF" w14:textId="77777777" w:rsidR="005E0411" w:rsidRPr="009848FB" w:rsidRDefault="005E0411" w:rsidP="002377F1"/>
    <w:p w14:paraId="525C7EBA" w14:textId="69BF392C" w:rsidR="009848FB" w:rsidRPr="009848FB" w:rsidRDefault="009848FB" w:rsidP="009848FB">
      <w:r>
        <w:rPr>
          <w:noProof/>
        </w:rPr>
        <w:lastRenderedPageBreak/>
        <w:drawing>
          <wp:inline distT="0" distB="0" distL="0" distR="0" wp14:anchorId="68014B9C" wp14:editId="14BE9ED4">
            <wp:extent cx="4735792" cy="2736851"/>
            <wp:effectExtent l="0" t="0" r="8255" b="6350"/>
            <wp:docPr id="491826433" name="Chart 1">
              <a:extLst xmlns:a="http://schemas.openxmlformats.org/drawingml/2006/main">
                <a:ext uri="{FF2B5EF4-FFF2-40B4-BE49-F238E27FC236}">
                  <a16:creationId xmlns:a16="http://schemas.microsoft.com/office/drawing/2014/main" id="{D22F39C8-DD7E-486A-9699-9CA0641BC5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1012F5B" w14:textId="307BE328" w:rsidR="009848FB" w:rsidRPr="009848FB" w:rsidRDefault="009848FB" w:rsidP="009848FB"/>
    <w:p w14:paraId="48E147AC" w14:textId="4538CDC8" w:rsidR="008B70C6" w:rsidRDefault="008B70C6" w:rsidP="008B70C6">
      <w:pPr>
        <w:pStyle w:val="Heading3"/>
        <w:numPr>
          <w:ilvl w:val="1"/>
          <w:numId w:val="2"/>
        </w:numPr>
      </w:pPr>
      <w:r w:rsidRPr="008B70C6">
        <w:t>MWD</w:t>
      </w:r>
    </w:p>
    <w:p w14:paraId="364D2005" w14:textId="3D81CD92" w:rsidR="008B70C6" w:rsidRDefault="008B70C6" w:rsidP="003D0003">
      <w:r w:rsidRPr="008B70C6">
        <w:t xml:space="preserve"> </w:t>
      </w:r>
      <w:r>
        <w:t xml:space="preserve">MWD historic supply dataset spans from 1976 to 2015 </w:t>
      </w:r>
      <w:r w:rsidR="005A37BF">
        <w:t>as shown in the figure below</w:t>
      </w:r>
      <w:r>
        <w:t>.</w:t>
      </w:r>
      <w:r w:rsidR="003D0003">
        <w:t xml:space="preserve"> </w:t>
      </w:r>
    </w:p>
    <w:p w14:paraId="10D0D567" w14:textId="20355CCF" w:rsidR="000C572A" w:rsidRDefault="009848FB" w:rsidP="008B70C6">
      <w:r>
        <w:rPr>
          <w:noProof/>
        </w:rPr>
        <w:drawing>
          <wp:inline distT="0" distB="0" distL="0" distR="0" wp14:anchorId="3A363FBA" wp14:editId="4E3783D5">
            <wp:extent cx="4572000" cy="2838450"/>
            <wp:effectExtent l="0" t="0" r="0" b="0"/>
            <wp:docPr id="815562646" name="Chart 1">
              <a:extLst xmlns:a="http://schemas.openxmlformats.org/drawingml/2006/main">
                <a:ext uri="{FF2B5EF4-FFF2-40B4-BE49-F238E27FC236}">
                  <a16:creationId xmlns:a16="http://schemas.microsoft.com/office/drawing/2014/main" id="{EA32FD99-7CAE-51C8-57B4-494BFC1FD4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58FA5A0" w14:textId="5B5332CC" w:rsidR="008B70C6" w:rsidRDefault="008B70C6" w:rsidP="008B70C6">
      <w:r>
        <w:t xml:space="preserve">MWD’s Aqueduct with DWR’s Imports data reveals </w:t>
      </w:r>
      <w:r w:rsidR="000C572A">
        <w:t>a remarkably high</w:t>
      </w:r>
      <w:r>
        <w:t xml:space="preserve"> correlation of r2=0.9316. </w:t>
      </w:r>
      <w:r w:rsidRPr="008B70C6">
        <w:t xml:space="preserve">This strong correlation reassures us that the datasets are </w:t>
      </w:r>
      <w:r w:rsidR="000C572A">
        <w:t>similar</w:t>
      </w:r>
      <w:r>
        <w:t>.</w:t>
      </w:r>
      <w:r w:rsidRPr="008B70C6">
        <w:t xml:space="preserve"> </w:t>
      </w:r>
    </w:p>
    <w:p w14:paraId="7C8A28FB" w14:textId="144FA174" w:rsidR="003D0003" w:rsidRDefault="003D0003" w:rsidP="003D0003">
      <w:r>
        <w:t>SWDI SL indicator (both for water year and calendar year) shows high correlation with MWD Aqueduct (respectively, r2=</w:t>
      </w:r>
      <w:r w:rsidRPr="003D0003">
        <w:t>0.7979</w:t>
      </w:r>
      <w:r>
        <w:t xml:space="preserve"> and r2=0.7973)</w:t>
      </w:r>
    </w:p>
    <w:p w14:paraId="79052453" w14:textId="0727B62E" w:rsidR="003D0003" w:rsidRDefault="003D0003" w:rsidP="008B70C6">
      <w:r>
        <w:rPr>
          <w:noProof/>
        </w:rPr>
        <w:lastRenderedPageBreak/>
        <w:drawing>
          <wp:inline distT="0" distB="0" distL="0" distR="0" wp14:anchorId="1984C8D9" wp14:editId="66CB4276">
            <wp:extent cx="4572000" cy="2838450"/>
            <wp:effectExtent l="0" t="0" r="0" b="0"/>
            <wp:docPr id="1085773040" name="Chart 1">
              <a:extLst xmlns:a="http://schemas.openxmlformats.org/drawingml/2006/main">
                <a:ext uri="{FF2B5EF4-FFF2-40B4-BE49-F238E27FC236}">
                  <a16:creationId xmlns:a16="http://schemas.microsoft.com/office/drawing/2014/main" id="{6F75F832-6B62-414B-A4D0-4EE77ADE77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75ADBAD" w14:textId="13AF8A70" w:rsidR="00CA0027" w:rsidRDefault="00CA0027" w:rsidP="00090959">
      <w:pPr>
        <w:pStyle w:val="Heading3"/>
      </w:pPr>
      <w:r>
        <w:t>Validating Dataset</w:t>
      </w:r>
    </w:p>
    <w:p w14:paraId="7FF50CDB" w14:textId="29FE1EBF" w:rsidR="00090959" w:rsidRDefault="00711E01" w:rsidP="00090959">
      <w:pPr>
        <w:pStyle w:val="Heading4"/>
      </w:pPr>
      <w:r>
        <w:t>DWR</w:t>
      </w:r>
      <w:r>
        <w:t xml:space="preserve"> and </w:t>
      </w:r>
      <w:r w:rsidR="00090959">
        <w:t>MWD</w:t>
      </w:r>
    </w:p>
    <w:p w14:paraId="12458A5C" w14:textId="113C88AE" w:rsidR="00090959" w:rsidRDefault="00090959" w:rsidP="00090959">
      <w:r>
        <w:t xml:space="preserve">Although </w:t>
      </w:r>
      <w:r>
        <w:t xml:space="preserve">MWD’s Aqueduct </w:t>
      </w:r>
      <w:r>
        <w:t xml:space="preserve">and </w:t>
      </w:r>
      <w:r>
        <w:t xml:space="preserve">DWR’s Imports data </w:t>
      </w:r>
      <w:r>
        <w:t xml:space="preserve">are </w:t>
      </w:r>
      <w:r w:rsidR="00711E01">
        <w:t>accounted for</w:t>
      </w:r>
      <w:r>
        <w:t xml:space="preserve"> based on different time periods, they reveal</w:t>
      </w:r>
      <w:r>
        <w:t xml:space="preserve"> a high correlation of r2=0.9. </w:t>
      </w:r>
      <w:r w:rsidRPr="008B70C6">
        <w:t xml:space="preserve">This strong correlation reassures us that the datasets are </w:t>
      </w:r>
      <w:r>
        <w:t>similar.</w:t>
      </w:r>
      <w:r w:rsidRPr="008B70C6">
        <w:t xml:space="preserve"> </w:t>
      </w:r>
      <w:r>
        <w:t xml:space="preserve">We think the differences are due to </w:t>
      </w:r>
      <w:r w:rsidRPr="00090959">
        <w:t>accounting timeframes</w:t>
      </w:r>
      <w:r>
        <w:t>.</w:t>
      </w:r>
    </w:p>
    <w:p w14:paraId="033105E7" w14:textId="0ABC1309" w:rsidR="00090959" w:rsidRDefault="00090959" w:rsidP="00090959">
      <w:r>
        <w:rPr>
          <w:noProof/>
        </w:rPr>
        <w:drawing>
          <wp:inline distT="0" distB="0" distL="0" distR="0" wp14:anchorId="7DD3667C" wp14:editId="320F91CB">
            <wp:extent cx="4572000" cy="2847975"/>
            <wp:effectExtent l="0" t="0" r="0" b="9525"/>
            <wp:docPr id="799544341" name="Chart 1">
              <a:extLst xmlns:a="http://schemas.openxmlformats.org/drawingml/2006/main">
                <a:ext uri="{FF2B5EF4-FFF2-40B4-BE49-F238E27FC236}">
                  <a16:creationId xmlns:a16="http://schemas.microsoft.com/office/drawing/2014/main" id="{330C5A5D-F40A-4FDD-BFF4-E40D0BC3FC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94B1E67" w14:textId="4B1BC3BD" w:rsidR="00CA0027" w:rsidRDefault="00090959" w:rsidP="008B70C6">
      <w:r>
        <w:rPr>
          <w:noProof/>
        </w:rPr>
        <w:lastRenderedPageBreak/>
        <w:drawing>
          <wp:inline distT="0" distB="0" distL="0" distR="0" wp14:anchorId="7E16987B" wp14:editId="43E496C7">
            <wp:extent cx="4572000" cy="2743200"/>
            <wp:effectExtent l="0" t="0" r="0" b="0"/>
            <wp:docPr id="581377689" name="Chart 1">
              <a:extLst xmlns:a="http://schemas.openxmlformats.org/drawingml/2006/main">
                <a:ext uri="{FF2B5EF4-FFF2-40B4-BE49-F238E27FC236}">
                  <a16:creationId xmlns:a16="http://schemas.microsoft.com/office/drawing/2014/main" id="{00DCE1AB-49BA-69C9-1407-B36B42D1F8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7453B0E" w14:textId="77777777" w:rsidR="00090959" w:rsidRDefault="00090959" w:rsidP="008B70C6"/>
    <w:p w14:paraId="04358399" w14:textId="56594A85" w:rsidR="003D0003" w:rsidRDefault="003D0003" w:rsidP="008B70C6"/>
    <w:p w14:paraId="26A68A33" w14:textId="77777777" w:rsidR="000C572A" w:rsidRDefault="000C572A" w:rsidP="008B70C6"/>
    <w:p w14:paraId="09AD4D59" w14:textId="77777777" w:rsidR="000C572A" w:rsidRDefault="000C572A" w:rsidP="008B70C6"/>
    <w:p w14:paraId="0062DEDF" w14:textId="6B3BF0BE" w:rsidR="00F85B39" w:rsidRPr="008B70C6" w:rsidRDefault="00F85B39" w:rsidP="008B70C6">
      <w:r w:rsidRPr="008B70C6">
        <w:br w:type="page"/>
      </w:r>
    </w:p>
    <w:p w14:paraId="432000EB" w14:textId="77777777" w:rsidR="00CE3DCB" w:rsidRDefault="00F85B39" w:rsidP="00CE3DCB">
      <w:pPr>
        <w:pStyle w:val="Heading2"/>
        <w:numPr>
          <w:ilvl w:val="0"/>
          <w:numId w:val="2"/>
        </w:numPr>
      </w:pPr>
      <w:r w:rsidRPr="006438BA">
        <w:lastRenderedPageBreak/>
        <w:t>Colorado River</w:t>
      </w:r>
    </w:p>
    <w:p w14:paraId="7499DE73" w14:textId="2D7A0F00" w:rsidR="00CE3DCB" w:rsidRPr="00CE3DCB" w:rsidRDefault="00CE3DCB" w:rsidP="002E1778">
      <w:pPr>
        <w:pStyle w:val="Heading3"/>
      </w:pPr>
      <w:r>
        <w:t>History</w:t>
      </w:r>
    </w:p>
    <w:p w14:paraId="528F9AD5" w14:textId="74A8D69F" w:rsidR="00CE3DCB" w:rsidRDefault="00CE3DCB" w:rsidP="00CE3DCB">
      <w:r>
        <w:t xml:space="preserve">Colorado river is governed by two treaties: </w:t>
      </w:r>
      <w:r w:rsidRPr="00580B16">
        <w:t>1922 Colorado River Compact</w:t>
      </w:r>
      <w:r>
        <w:t xml:space="preserve"> (Law of the river)</w:t>
      </w:r>
      <w:r w:rsidRPr="00580B16">
        <w:t xml:space="preserve"> and the 1944 Treaty between the United States and Mexico</w:t>
      </w:r>
      <w:r>
        <w:t xml:space="preserve">. </w:t>
      </w:r>
      <w:r w:rsidRPr="00CE3DCB">
        <w:t>The compact divided the Colorado River into two sections: the Lower Basin, which includes Arizona, Nevada, and California, and the Upper Basin, which includes Colorado, New Mexico, Utah, Wyoming, and Arizona.</w:t>
      </w:r>
      <w:r>
        <w:t xml:space="preserve"> Each basin gets 7.5 maf/yr of consumptive use. Mexico gets 1.5 maf/yr </w:t>
      </w:r>
      <w:r w:rsidRPr="002742AB">
        <w:t>plus an additional 200,000 af when a surplus is declared</w:t>
      </w:r>
      <w:r>
        <w:t xml:space="preserve">. Thus, annual total consumptive use of 16.5 maf/yr is allocated. </w:t>
      </w:r>
      <w:r w:rsidRPr="00580B16">
        <w:t>The Compact also required the Upper Basin not to deplete the river’s flow to less than 75 MAF during any 10 consecutive years</w:t>
      </w:r>
      <w:r>
        <w:t>.</w:t>
      </w:r>
    </w:p>
    <w:p w14:paraId="3ECC4324" w14:textId="77777777" w:rsidR="00CE3DCB" w:rsidRDefault="00CE3DCB" w:rsidP="00CE3DCB">
      <w:r>
        <w:t>The 2 largest reservoirs are:</w:t>
      </w:r>
    </w:p>
    <w:p w14:paraId="3D3895B1" w14:textId="77777777" w:rsidR="00CE3DCB" w:rsidRDefault="00CE3DCB" w:rsidP="00CE3DCB">
      <w:pPr>
        <w:pStyle w:val="ListParagraph"/>
        <w:numPr>
          <w:ilvl w:val="0"/>
          <w:numId w:val="9"/>
        </w:numPr>
      </w:pPr>
      <w:r>
        <w:t xml:space="preserve">Lake Powell: For Upper Basin users (to </w:t>
      </w:r>
      <w:r w:rsidRPr="00580B16">
        <w:t>avoid violation of the non-depletion obligation</w:t>
      </w:r>
      <w:r>
        <w:t>)</w:t>
      </w:r>
    </w:p>
    <w:p w14:paraId="3ED38A6E" w14:textId="77777777" w:rsidR="00CE3DCB" w:rsidRDefault="00CE3DCB" w:rsidP="00CE3DCB">
      <w:pPr>
        <w:pStyle w:val="ListParagraph"/>
        <w:numPr>
          <w:ilvl w:val="0"/>
          <w:numId w:val="9"/>
        </w:numPr>
      </w:pPr>
      <w:r w:rsidRPr="00580B16">
        <w:t>Lake Mead</w:t>
      </w:r>
      <w:r>
        <w:t>/Hoover Dam: For Lower Basin users</w:t>
      </w:r>
    </w:p>
    <w:p w14:paraId="2E5DF5E9" w14:textId="77777777" w:rsidR="00CE3DCB" w:rsidRDefault="00CE3DCB" w:rsidP="00CE3DCB">
      <w:r>
        <w:t xml:space="preserve">Lower Basin users and Mexico use all their 9 maf/yr </w:t>
      </w:r>
      <w:r w:rsidRPr="002742AB">
        <w:t>apportionment </w:t>
      </w:r>
      <w:r>
        <w:t xml:space="preserve">of the Colorado river whereas </w:t>
      </w:r>
      <w:r w:rsidRPr="002742AB">
        <w:t>Upper Basin consumptive uses averaged 3.7 MAF/year</w:t>
      </w:r>
      <w:r>
        <w:t>.</w:t>
      </w:r>
    </w:p>
    <w:p w14:paraId="7D708DC6" w14:textId="77777777" w:rsidR="00CE3DCB" w:rsidRDefault="00CE3DCB" w:rsidP="00CE3DCB">
      <w:r w:rsidRPr="001C2C6E">
        <w:t>In the Lower Basin, Hoover Dam, completed in 1936, provides the majority of the Lower Basin’s storage and generates about 4.2 billion KWh of electricity per year for customers in California, Arizona, and Nevada.34 Also important for Lower Basin Operations are</w:t>
      </w:r>
      <w:r>
        <w:t>:</w:t>
      </w:r>
    </w:p>
    <w:p w14:paraId="78855060" w14:textId="77777777" w:rsidR="00CE3DCB" w:rsidRDefault="00CE3DCB" w:rsidP="00CE3DCB">
      <w:pPr>
        <w:pStyle w:val="ListParagraph"/>
        <w:numPr>
          <w:ilvl w:val="0"/>
          <w:numId w:val="10"/>
        </w:numPr>
      </w:pPr>
      <w:r w:rsidRPr="001C2C6E">
        <w:t xml:space="preserve">Davis Dam/Lake Mohave, which regulates flows to Mexico under the 1944 Treaty, </w:t>
      </w:r>
    </w:p>
    <w:p w14:paraId="3E9958CF" w14:textId="77777777" w:rsidR="00CE3DCB" w:rsidRDefault="00CE3DCB" w:rsidP="00CE3DCB">
      <w:pPr>
        <w:pStyle w:val="ListParagraph"/>
        <w:numPr>
          <w:ilvl w:val="0"/>
          <w:numId w:val="10"/>
        </w:numPr>
      </w:pPr>
      <w:r w:rsidRPr="001C2C6E">
        <w:t xml:space="preserve">Parker Dam/Lake Havasu, which impounds water for diversion into the Colorado River Aqueduct (thereby allowing for deliveries to urban areas in southern California) and CAP (allowing for diversion to users in Arizona). </w:t>
      </w:r>
    </w:p>
    <w:p w14:paraId="22F703C7" w14:textId="529CD823" w:rsidR="00CE3DCB" w:rsidRDefault="00CE3DCB" w:rsidP="00CE3DCB">
      <w:pPr>
        <w:pStyle w:val="ListParagraph"/>
        <w:numPr>
          <w:ilvl w:val="0"/>
          <w:numId w:val="10"/>
        </w:numPr>
      </w:pPr>
      <w:r w:rsidRPr="001C2C6E">
        <w:t>Imperial Dam (a diversion dam)</w:t>
      </w:r>
      <w:r>
        <w:t>, F</w:t>
      </w:r>
      <w:r w:rsidRPr="001C2C6E">
        <w:t>urther downstream on the Arizona/California border</w:t>
      </w:r>
      <w:r>
        <w:t>,</w:t>
      </w:r>
      <w:r w:rsidRPr="001C2C6E">
        <w:t xml:space="preserve"> diverts Colorado River water to the All American Canal for use in California’s Imperial and Coachella Valleys</w:t>
      </w:r>
      <w:r>
        <w:t xml:space="preserve"> </w:t>
      </w:r>
      <w:r>
        <w:fldChar w:fldCharType="begin"/>
      </w:r>
      <w:r>
        <w:instrText xml:space="preserve"> ADDIN ZOTERO_ITEM CSL_CITATION {"citationID":"g9242ReX","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CE3DCB">
        <w:rPr>
          <w:rFonts w:ascii="Aptos" w:hAnsi="Aptos"/>
        </w:rPr>
        <w:t>(Stern et al., n.d.)</w:t>
      </w:r>
      <w:r>
        <w:fldChar w:fldCharType="end"/>
      </w:r>
      <w:r>
        <w:t>.</w:t>
      </w:r>
    </w:p>
    <w:p w14:paraId="1AAC7BB3" w14:textId="55B44786" w:rsidR="00CE3DCB" w:rsidRDefault="00CE3DCB" w:rsidP="00CE3DCB">
      <w:pPr>
        <w:ind w:left="360"/>
      </w:pPr>
      <w:r>
        <w:t>In the table below, Annual Apportionments for each state in the upper and lower basin are found.</w:t>
      </w:r>
    </w:p>
    <w:p w14:paraId="6B8C5F98" w14:textId="0511C05C" w:rsidR="00CE3DCB" w:rsidRDefault="00CE3DCB" w:rsidP="00CE3DCB">
      <w:r w:rsidRPr="002742AB">
        <w:rPr>
          <w:noProof/>
        </w:rPr>
        <w:lastRenderedPageBreak/>
        <w:drawing>
          <wp:inline distT="0" distB="0" distL="0" distR="0" wp14:anchorId="150D4A03" wp14:editId="7E074F6D">
            <wp:extent cx="5943600" cy="4262120"/>
            <wp:effectExtent l="0" t="0" r="0" b="5080"/>
            <wp:docPr id="292983056"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83056" name="Picture 1" descr="A screenshot of a document&#10;&#10;Description automatically generated"/>
                    <pic:cNvPicPr/>
                  </pic:nvPicPr>
                  <pic:blipFill>
                    <a:blip r:embed="rId38"/>
                    <a:stretch>
                      <a:fillRect/>
                    </a:stretch>
                  </pic:blipFill>
                  <pic:spPr>
                    <a:xfrm>
                      <a:off x="0" y="0"/>
                      <a:ext cx="5943600" cy="4262120"/>
                    </a:xfrm>
                    <a:prstGeom prst="rect">
                      <a:avLst/>
                    </a:prstGeom>
                  </pic:spPr>
                </pic:pic>
              </a:graphicData>
            </a:graphic>
          </wp:inline>
        </w:drawing>
      </w:r>
    </w:p>
    <w:p w14:paraId="73E74167" w14:textId="321EEDAE" w:rsidR="008B0C64" w:rsidRDefault="00000000" w:rsidP="008B0C64">
      <w:hyperlink r:id="rId39" w:history="1">
        <w:r w:rsidR="008B0C64" w:rsidRPr="008B0C64">
          <w:rPr>
            <w:rStyle w:val="Hyperlink"/>
          </w:rPr>
          <w:t>BOULDER CANYON PROJECT Agreement</w:t>
        </w:r>
      </w:hyperlink>
    </w:p>
    <w:p w14:paraId="140097D1" w14:textId="77777777" w:rsidR="008B0C64" w:rsidRPr="008B0C64" w:rsidRDefault="008B0C64" w:rsidP="008B0C64">
      <w:pPr>
        <w:numPr>
          <w:ilvl w:val="0"/>
          <w:numId w:val="18"/>
        </w:numPr>
      </w:pPr>
      <w:r w:rsidRPr="008B0C64">
        <w:t>Priority 1: Palo Verde Irrigation District 104,500 acres</w:t>
      </w:r>
    </w:p>
    <w:p w14:paraId="75CCE39F" w14:textId="77777777" w:rsidR="008B0C64" w:rsidRPr="008B0C64" w:rsidRDefault="008B0C64" w:rsidP="008B0C64">
      <w:pPr>
        <w:numPr>
          <w:ilvl w:val="0"/>
          <w:numId w:val="18"/>
        </w:numPr>
      </w:pPr>
      <w:r w:rsidRPr="008B0C64">
        <w:t>Priority 2:Yuma Project 25,000 acres</w:t>
      </w:r>
    </w:p>
    <w:p w14:paraId="50453B87" w14:textId="77777777" w:rsidR="008B0C64" w:rsidRPr="008B0C64" w:rsidRDefault="008B0C64" w:rsidP="008B0C64">
      <w:pPr>
        <w:numPr>
          <w:ilvl w:val="0"/>
          <w:numId w:val="18"/>
        </w:numPr>
      </w:pPr>
      <w:r w:rsidRPr="008B0C64">
        <w:t>Priority 3: 3,850,000 acre feet equal rights (1,2,3a and 3b should not exceed 3,850,000)</w:t>
      </w:r>
    </w:p>
    <w:p w14:paraId="0B09921F" w14:textId="77777777" w:rsidR="008B0C64" w:rsidRPr="008B0C64" w:rsidRDefault="008B0C64" w:rsidP="008B0C64">
      <w:pPr>
        <w:numPr>
          <w:ilvl w:val="1"/>
          <w:numId w:val="18"/>
        </w:numPr>
      </w:pPr>
      <w:r w:rsidRPr="008B0C64">
        <w:t>3(a) Imperial Irrigation District and other lands under or that will be served from the All American Canal in Imperial and Coachella Valleys</w:t>
      </w:r>
    </w:p>
    <w:p w14:paraId="09376E35" w14:textId="77777777" w:rsidR="008B0C64" w:rsidRPr="008B0C64" w:rsidRDefault="008B0C64" w:rsidP="008B0C64">
      <w:pPr>
        <w:numPr>
          <w:ilvl w:val="1"/>
          <w:numId w:val="18"/>
        </w:numPr>
      </w:pPr>
      <w:r w:rsidRPr="008B0C64">
        <w:t>3(b) to Palo Verde Irrigation District for use exclusively on 16,000 acres in that area known as the “Lower Palo Verde Mesa”</w:t>
      </w:r>
    </w:p>
    <w:p w14:paraId="2E8B8A8C" w14:textId="77777777" w:rsidR="008B0C64" w:rsidRPr="008B0C64" w:rsidRDefault="008B0C64" w:rsidP="008B0C64">
      <w:pPr>
        <w:numPr>
          <w:ilvl w:val="0"/>
          <w:numId w:val="18"/>
        </w:numPr>
      </w:pPr>
      <w:r w:rsidRPr="008B0C64">
        <w:t>Priority 4: MWDand/or the City of Los Angeles 550,000 acre feet</w:t>
      </w:r>
    </w:p>
    <w:p w14:paraId="3A4EE58A" w14:textId="77777777" w:rsidR="008B0C64" w:rsidRPr="008B0C64" w:rsidRDefault="008B0C64" w:rsidP="008B0C64">
      <w:pPr>
        <w:numPr>
          <w:ilvl w:val="0"/>
          <w:numId w:val="18"/>
        </w:numPr>
      </w:pPr>
      <w:r w:rsidRPr="008B0C64">
        <w:t xml:space="preserve">Priority 5: </w:t>
      </w:r>
    </w:p>
    <w:p w14:paraId="7FC8C050" w14:textId="77777777" w:rsidR="008B0C64" w:rsidRPr="008B0C64" w:rsidRDefault="008B0C64" w:rsidP="008B0C64">
      <w:pPr>
        <w:numPr>
          <w:ilvl w:val="1"/>
          <w:numId w:val="18"/>
        </w:numPr>
      </w:pPr>
      <w:r w:rsidRPr="008B0C64">
        <w:t>(a) MWD and/or the City of Los Angeles, with an additional entitlement of 550,000 acre-feet</w:t>
      </w:r>
    </w:p>
    <w:p w14:paraId="5386AD74" w14:textId="77777777" w:rsidR="008B0C64" w:rsidRPr="008B0C64" w:rsidRDefault="008B0C64" w:rsidP="008B0C64">
      <w:pPr>
        <w:numPr>
          <w:ilvl w:val="1"/>
          <w:numId w:val="18"/>
        </w:numPr>
      </w:pPr>
      <w:r w:rsidRPr="008B0C64">
        <w:lastRenderedPageBreak/>
        <w:t>(b) The City of San Diego and/or County of San Diego, with an entitlement of 112,000 acre-feet annually. These two rights are equal in priority.</w:t>
      </w:r>
    </w:p>
    <w:p w14:paraId="70B926A9" w14:textId="77777777" w:rsidR="008B0C64" w:rsidRPr="008B0C64" w:rsidRDefault="008B0C64" w:rsidP="008B0C64">
      <w:pPr>
        <w:numPr>
          <w:ilvl w:val="0"/>
          <w:numId w:val="18"/>
        </w:numPr>
      </w:pPr>
      <w:r w:rsidRPr="008B0C64">
        <w:t xml:space="preserve">Priority 6: 300,000 acre-feet </w:t>
      </w:r>
    </w:p>
    <w:p w14:paraId="0A0D1457" w14:textId="77777777" w:rsidR="008B0C64" w:rsidRPr="008B0C64" w:rsidRDefault="008B0C64" w:rsidP="008B0C64">
      <w:pPr>
        <w:numPr>
          <w:ilvl w:val="0"/>
          <w:numId w:val="18"/>
        </w:numPr>
      </w:pPr>
      <w:r w:rsidRPr="008B0C64">
        <w:t>(a) IID and other lands served by the All American Canal in Imperial and Coachella Valleys</w:t>
      </w:r>
    </w:p>
    <w:p w14:paraId="32D1F34C" w14:textId="77777777" w:rsidR="008B0C64" w:rsidRPr="008B0C64" w:rsidRDefault="008B0C64" w:rsidP="008B0C64">
      <w:pPr>
        <w:numPr>
          <w:ilvl w:val="0"/>
          <w:numId w:val="18"/>
        </w:numPr>
      </w:pPr>
      <w:r w:rsidRPr="008B0C64">
        <w:t>(b) Palo Verde Irrigation District for use on 16,000 acres in the Lower Palo Verde Mesa area</w:t>
      </w:r>
    </w:p>
    <w:p w14:paraId="3B6F6C19" w14:textId="77777777" w:rsidR="008B0C64" w:rsidRPr="008B0C64" w:rsidRDefault="008B0C64" w:rsidP="008B0C64">
      <w:pPr>
        <w:numPr>
          <w:ilvl w:val="0"/>
          <w:numId w:val="18"/>
        </w:numPr>
      </w:pPr>
      <w:r w:rsidRPr="008B0C64">
        <w:t>Priority 7: Any remaining water for agricultural use within the Colorado River Basin in California</w:t>
      </w:r>
    </w:p>
    <w:p w14:paraId="3D5DA38A" w14:textId="77777777" w:rsidR="008B0C64" w:rsidRDefault="008B0C64" w:rsidP="008B0C64"/>
    <w:p w14:paraId="2F4DC6E0" w14:textId="2C0A1AB7" w:rsidR="00CE3DCB" w:rsidRDefault="00CE3DCB" w:rsidP="00CE3DCB">
      <w:r>
        <w:t xml:space="preserve">Quantification settlement agreement </w:t>
      </w:r>
      <w:r w:rsidR="00956636">
        <w:t>2003</w:t>
      </w:r>
    </w:p>
    <w:p w14:paraId="6E933DD2" w14:textId="34FDFE6B" w:rsidR="00956636" w:rsidRDefault="00956636" w:rsidP="00956636">
      <w:r w:rsidRPr="00956636">
        <w:t>Prior to the 2003 finalization of the QSA, California had been using approximately 5.2 MAF of Colorado River on average each year (with most of its excess water use attributed to urban areas). Under the QSA, which is an agreement between several California water districts and DOI, California agreed to reduce its use to the required 4.4 MAF under the Law of the River</w:t>
      </w:r>
      <w:r>
        <w:t xml:space="preserve"> </w:t>
      </w:r>
      <w:r>
        <w:fldChar w:fldCharType="begin"/>
      </w:r>
      <w:r>
        <w:instrText xml:space="preserve"> ADDIN ZOTERO_ITEM CSL_CITATION {"citationID":"Kydqi3cG","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956636">
        <w:rPr>
          <w:rFonts w:ascii="Aptos" w:hAnsi="Aptos"/>
        </w:rPr>
        <w:t>(Stern et al., n.d.)</w:t>
      </w:r>
      <w:r>
        <w:fldChar w:fldCharType="end"/>
      </w:r>
    </w:p>
    <w:p w14:paraId="38B4DC80" w14:textId="604783D0" w:rsidR="00CE3DCB" w:rsidRDefault="00CE3DCB" w:rsidP="00CE3DCB">
      <w:r>
        <w:t xml:space="preserve">In 2003 Quantification settlement agreement was signed, in which it </w:t>
      </w:r>
      <w:r w:rsidRPr="009D6531">
        <w:t>defined the rights to a portion of Colorado River water for</w:t>
      </w:r>
      <w:r>
        <w:t>:</w:t>
      </w:r>
      <w:r w:rsidRPr="009D6531">
        <w:t xml:space="preserve"> </w:t>
      </w:r>
    </w:p>
    <w:p w14:paraId="0D7BDB77" w14:textId="77777777" w:rsidR="00CE3DCB" w:rsidRDefault="00CE3DCB" w:rsidP="00CE3DCB">
      <w:pPr>
        <w:pStyle w:val="ListParagraph"/>
        <w:numPr>
          <w:ilvl w:val="0"/>
          <w:numId w:val="11"/>
        </w:numPr>
      </w:pPr>
      <w:r w:rsidRPr="009D6531">
        <w:t>San Diego County Water Authority</w:t>
      </w:r>
    </w:p>
    <w:p w14:paraId="639F2A36" w14:textId="77777777" w:rsidR="00CE3DCB" w:rsidRDefault="00CE3DCB" w:rsidP="00CE3DCB">
      <w:pPr>
        <w:pStyle w:val="ListParagraph"/>
        <w:numPr>
          <w:ilvl w:val="0"/>
          <w:numId w:val="11"/>
        </w:numPr>
      </w:pPr>
      <w:r w:rsidRPr="009D6531">
        <w:t>Coachella Valley Water District</w:t>
      </w:r>
    </w:p>
    <w:p w14:paraId="6C234C7B" w14:textId="77777777" w:rsidR="00CE3DCB" w:rsidRDefault="00CE3DCB" w:rsidP="00CE3DCB">
      <w:pPr>
        <w:pStyle w:val="ListParagraph"/>
        <w:numPr>
          <w:ilvl w:val="0"/>
          <w:numId w:val="11"/>
        </w:numPr>
      </w:pPr>
      <w:r w:rsidRPr="009D6531">
        <w:t xml:space="preserve">Imperial Irrigation District </w:t>
      </w:r>
    </w:p>
    <w:p w14:paraId="2139F5FC" w14:textId="77777777" w:rsidR="00CE3DCB" w:rsidRDefault="00CE3DCB" w:rsidP="00CE3DCB">
      <w:pPr>
        <w:pStyle w:val="ListParagraph"/>
        <w:numPr>
          <w:ilvl w:val="0"/>
          <w:numId w:val="11"/>
        </w:numPr>
      </w:pPr>
      <w:r w:rsidRPr="009D6531">
        <w:t>Metropolitan Water District of Southern California</w:t>
      </w:r>
    </w:p>
    <w:p w14:paraId="479E7C38" w14:textId="77777777" w:rsidR="00CE3DCB" w:rsidRDefault="00CE3DCB" w:rsidP="00CE3DCB">
      <w:r>
        <w:t>The Quantification Settlement Agreement confirmed:</w:t>
      </w:r>
    </w:p>
    <w:p w14:paraId="2610489C" w14:textId="77777777" w:rsidR="00CE3DCB" w:rsidRDefault="00CE3DCB" w:rsidP="00CE3DCB">
      <w:pPr>
        <w:pStyle w:val="ListParagraph"/>
        <w:numPr>
          <w:ilvl w:val="0"/>
          <w:numId w:val="12"/>
        </w:numPr>
      </w:pPr>
      <w:r>
        <w:t>the Imperial Irrigation District’s Colorado River annual allotment at 3.1 million acre-feet</w:t>
      </w:r>
    </w:p>
    <w:p w14:paraId="59BE6176" w14:textId="77777777" w:rsidR="00CE3DCB" w:rsidRDefault="00CE3DCB" w:rsidP="00CE3DCB">
      <w:pPr>
        <w:pStyle w:val="ListParagraph"/>
        <w:numPr>
          <w:ilvl w:val="0"/>
          <w:numId w:val="12"/>
        </w:numPr>
      </w:pPr>
      <w:r>
        <w:t>the Coachella Valley Water District’s Colorado River annual allotment at 330,000 acre-feet</w:t>
      </w:r>
    </w:p>
    <w:p w14:paraId="77ADCF12" w14:textId="77777777" w:rsidR="00CE3DCB" w:rsidRDefault="00CE3DCB" w:rsidP="00CE3DCB">
      <w:r>
        <w:t>The Quantification Settlement Agreement also established:</w:t>
      </w:r>
    </w:p>
    <w:p w14:paraId="61EDD242" w14:textId="77777777" w:rsidR="00CE3DCB" w:rsidRDefault="00CE3DCB" w:rsidP="00CE3DCB">
      <w:pPr>
        <w:pStyle w:val="ListParagraph"/>
        <w:numPr>
          <w:ilvl w:val="0"/>
          <w:numId w:val="13"/>
        </w:numPr>
      </w:pPr>
      <w:r>
        <w:t>the IID-San Diego County Water Authority water transfer</w:t>
      </w:r>
    </w:p>
    <w:p w14:paraId="7BA81D64" w14:textId="77777777" w:rsidR="00CE3DCB" w:rsidRDefault="00CE3DCB" w:rsidP="00CE3DCB">
      <w:pPr>
        <w:pStyle w:val="ListParagraph"/>
        <w:numPr>
          <w:ilvl w:val="0"/>
          <w:numId w:val="13"/>
        </w:numPr>
      </w:pPr>
      <w:r>
        <w:t>A transfer of 105,000 acre-feet annually between IID and Metropolitan</w:t>
      </w:r>
    </w:p>
    <w:p w14:paraId="6C48087A" w14:textId="7B7C8959" w:rsidR="00CE3DCB" w:rsidRDefault="00CE3DCB" w:rsidP="00CE3DCB">
      <w:r>
        <w:lastRenderedPageBreak/>
        <w:t xml:space="preserve">A transfer of as much as 103,000 acre-feet annually between Imperial and the Coachella Valley district </w:t>
      </w:r>
      <w:r>
        <w:fldChar w:fldCharType="begin"/>
      </w:r>
      <w:r>
        <w:instrText xml:space="preserve"> ADDIN ZOTERO_ITEM CSL_CITATION {"citationID":"sd9ZOamj","properties":{"formattedCitation":"({\\i{}Quantification Settlement Agreement}, 2020; San Diego County Water Authority, n.d.)","plainCitation":"(Quantification Settlement Agreement, 2020; San Diego County Water Authority, n.d.)","noteIndex":0},"citationItems":[{"id":39,"uris":["http://zotero.org/users/local/uV6ZLHVO/items/AXGBUKWG"],"itemData":{"id":39,"type":"webpage","abstract":"The Quantification Settlement Agreement (QSA), signed in 2003, defined the rights to a portion of Colorado River water for ...","container-title":"Water Education Foundation","language":"en","title":"Quantification Settlement Agreement","URL":"https://www.watereducation.org/aquapedia/quantification-settlement-agreement","accessed":{"date-parts":[["2024",8,14]]},"issued":{"date-parts":[["2020",6,22]]}}},{"id":41,"uris":["http://zotero.org/users/local/uV6ZLHVO/items/HXEUD8RF"],"itemData":{"id":41,"type":"document","title":"Quantification Settlement Agreement For the Colorado River","URL":"https://www.sdcwa.org/sites/default/files/qsa-fs.pdf","author":[{"family":"San Diego County Water Authority","given":""}]}}],"schema":"https://github.com/citation-style-language/schema/raw/master/csl-citation.json"} </w:instrText>
      </w:r>
      <w:r>
        <w:fldChar w:fldCharType="separate"/>
      </w:r>
      <w:r w:rsidRPr="0083198B">
        <w:rPr>
          <w:rFonts w:ascii="Aptos" w:hAnsi="Aptos" w:cs="Times New Roman"/>
          <w:kern w:val="0"/>
        </w:rPr>
        <w:t>(</w:t>
      </w:r>
      <w:r w:rsidRPr="0083198B">
        <w:rPr>
          <w:rFonts w:ascii="Aptos" w:hAnsi="Aptos" w:cs="Times New Roman"/>
          <w:i/>
          <w:iCs/>
          <w:kern w:val="0"/>
        </w:rPr>
        <w:t>Quantification Settlement Agreement</w:t>
      </w:r>
      <w:r w:rsidRPr="0083198B">
        <w:rPr>
          <w:rFonts w:ascii="Aptos" w:hAnsi="Aptos" w:cs="Times New Roman"/>
          <w:kern w:val="0"/>
        </w:rPr>
        <w:t>, 2020; San Diego County Water Authority, n.d.)</w:t>
      </w:r>
      <w:r>
        <w:fldChar w:fldCharType="end"/>
      </w:r>
    </w:p>
    <w:p w14:paraId="4CE628D2" w14:textId="0F9F7844" w:rsidR="00CE3DCB" w:rsidRDefault="00CE3DCB" w:rsidP="00CE3DCB">
      <w:r w:rsidRPr="0083198B">
        <w:rPr>
          <w:noProof/>
        </w:rPr>
        <w:drawing>
          <wp:inline distT="0" distB="0" distL="0" distR="0" wp14:anchorId="73D5882A" wp14:editId="61D5ADB0">
            <wp:extent cx="3639058" cy="3315163"/>
            <wp:effectExtent l="0" t="0" r="0" b="0"/>
            <wp:docPr id="314135416" name="Picture 1" descr="A graph of water supp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35416" name="Picture 1" descr="A graph of water supply&#10;&#10;Description automatically generated"/>
                    <pic:cNvPicPr/>
                  </pic:nvPicPr>
                  <pic:blipFill>
                    <a:blip r:embed="rId40"/>
                    <a:stretch>
                      <a:fillRect/>
                    </a:stretch>
                  </pic:blipFill>
                  <pic:spPr>
                    <a:xfrm>
                      <a:off x="0" y="0"/>
                      <a:ext cx="3639058" cy="3315163"/>
                    </a:xfrm>
                    <a:prstGeom prst="rect">
                      <a:avLst/>
                    </a:prstGeom>
                  </pic:spPr>
                </pic:pic>
              </a:graphicData>
            </a:graphic>
          </wp:inline>
        </w:drawing>
      </w:r>
    </w:p>
    <w:p w14:paraId="4C25C72B" w14:textId="5A3F779D" w:rsidR="00C40C5F" w:rsidRDefault="00C40C5F" w:rsidP="00C40C5F">
      <w:r w:rsidRPr="00C40C5F">
        <w:t>Under the 1931 priority system that has formed the basis for the distribution of Colorado River water made available to California, Metropolitan holds the fourth priority right to 550,000 acre-feet per year. This is the last priority within California’s basic apportionment. In addition, Metropolitan holds the fifth priority right to 662,000 acre-feet of water, which is in excess of California’s basic apportionment. Until 2003, Metropolitan had been able to take full advantage of its fifth priority right as a result of the availability of surplus water and water apportioned to Arizona and Nevada that was not needed by those states. However, during the 1990s, Arizona and Nevada increased their use of water from the Colorado River and by 2002 no unused apportionment was available for California</w:t>
      </w:r>
      <w:r>
        <w:t>.</w:t>
      </w:r>
    </w:p>
    <w:p w14:paraId="006C5182" w14:textId="6DCF7ED0" w:rsidR="00CE3DCB" w:rsidRPr="00C40C5F" w:rsidRDefault="000922E3" w:rsidP="00CE3DCB">
      <w:pPr>
        <w:rPr>
          <w:u w:val="single"/>
        </w:rPr>
      </w:pPr>
      <w:r w:rsidRPr="00C40C5F">
        <w:rPr>
          <w:u w:val="single"/>
        </w:rPr>
        <w:t>Reservoirs</w:t>
      </w:r>
      <w:r w:rsidR="00CE3DCB" w:rsidRPr="00C40C5F">
        <w:rPr>
          <w:u w:val="single"/>
        </w:rPr>
        <w:t xml:space="preserve"> in </w:t>
      </w:r>
      <w:r w:rsidRPr="00C40C5F">
        <w:rPr>
          <w:u w:val="single"/>
        </w:rPr>
        <w:t>Lower Colorado River Basin</w:t>
      </w:r>
    </w:p>
    <w:p w14:paraId="4647D8A0" w14:textId="427CB47E" w:rsidR="000922E3" w:rsidRDefault="000922E3" w:rsidP="000922E3">
      <w:r w:rsidRPr="00E44977">
        <w:t>The two largest reservoirs in the Colorado River system, Lake Mead and Lake Powell</w:t>
      </w:r>
      <w:r>
        <w:t>. Lake Powell is for the upper basin and lake mead for the lower basin. The sequence of lower Colorado basin reservoirs/dams is as follows:</w:t>
      </w:r>
    </w:p>
    <w:p w14:paraId="4D4E3D5A" w14:textId="767DC9A4" w:rsidR="000922E3" w:rsidRDefault="000922E3" w:rsidP="000922E3">
      <w:r>
        <w:t>Hoover Dam/Lake Mead, Davis Dam/Lake Mohave, Parker Dam/Lake Havasu, Palo Verde Diversion Dam, Imperial Dam (Other minor dams have been omitted, more can be found on excel</w:t>
      </w:r>
      <w:r w:rsidR="00070B97">
        <w:t>).</w:t>
      </w:r>
    </w:p>
    <w:p w14:paraId="2B6E6A6C" w14:textId="77777777" w:rsidR="000922E3" w:rsidRDefault="000922E3" w:rsidP="000922E3">
      <w:r>
        <w:lastRenderedPageBreak/>
        <w:t>Lake Havasu: Colorado River Aqueduct</w:t>
      </w:r>
    </w:p>
    <w:p w14:paraId="45F5768B" w14:textId="77777777" w:rsidR="000922E3" w:rsidRDefault="000922E3" w:rsidP="000922E3">
      <w:r w:rsidRPr="00C9236B">
        <w:t>Palo Verde Diversion Dam:</w:t>
      </w:r>
      <w:r>
        <w:t xml:space="preserve"> </w:t>
      </w:r>
    </w:p>
    <w:p w14:paraId="1F1CB592" w14:textId="2130F21C" w:rsidR="000922E3" w:rsidRDefault="000922E3" w:rsidP="000922E3">
      <w:r>
        <w:t>Imperial Dam: All American Canal</w:t>
      </w:r>
    </w:p>
    <w:p w14:paraId="339836E2" w14:textId="0F42D720" w:rsidR="000922E3" w:rsidRDefault="000922E3" w:rsidP="000922E3">
      <w:r w:rsidRPr="00C9236B">
        <w:t>MWD:</w:t>
      </w:r>
      <w:r w:rsidR="00C9236B" w:rsidRPr="00C9236B">
        <w:t xml:space="preserve"> Lake</w:t>
      </w:r>
      <w:r w:rsidR="00C9236B">
        <w:t xml:space="preserve"> Havasu</w:t>
      </w:r>
    </w:p>
    <w:p w14:paraId="2CCD2479" w14:textId="246F1DA6" w:rsidR="000922E3" w:rsidRDefault="000922E3" w:rsidP="000922E3">
      <w:r>
        <w:rPr>
          <w:noProof/>
        </w:rPr>
        <w:drawing>
          <wp:inline distT="0" distB="0" distL="0" distR="0" wp14:anchorId="55D13E92" wp14:editId="039E41EA">
            <wp:extent cx="3691401" cy="5925787"/>
            <wp:effectExtent l="0" t="0" r="4445" b="0"/>
            <wp:docPr id="4" name="Picture 3" descr="A map of the river&#10;&#10;Description automatically generated">
              <a:extLst xmlns:a="http://schemas.openxmlformats.org/drawingml/2006/main">
                <a:ext uri="{FF2B5EF4-FFF2-40B4-BE49-F238E27FC236}">
                  <a16:creationId xmlns:a16="http://schemas.microsoft.com/office/drawing/2014/main" id="{AFBB754B-FBAE-45F9-B208-CE48D4DFE7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map of the river&#10;&#10;Description automatically generated">
                      <a:extLst>
                        <a:ext uri="{FF2B5EF4-FFF2-40B4-BE49-F238E27FC236}">
                          <a16:creationId xmlns:a16="http://schemas.microsoft.com/office/drawing/2014/main" id="{AFBB754B-FBAE-45F9-B208-CE48D4DFE72E}"/>
                        </a:ext>
                      </a:extLst>
                    </pic:cNvPr>
                    <pic:cNvPicPr>
                      <a:picLocks noChangeAspect="1"/>
                    </pic:cNvPicPr>
                  </pic:nvPicPr>
                  <pic:blipFill>
                    <a:blip r:embed="rId41"/>
                    <a:stretch>
                      <a:fillRect/>
                    </a:stretch>
                  </pic:blipFill>
                  <pic:spPr>
                    <a:xfrm>
                      <a:off x="0" y="0"/>
                      <a:ext cx="3692837" cy="5928092"/>
                    </a:xfrm>
                    <a:prstGeom prst="rect">
                      <a:avLst/>
                    </a:prstGeom>
                  </pic:spPr>
                </pic:pic>
              </a:graphicData>
            </a:graphic>
          </wp:inline>
        </w:drawing>
      </w:r>
    </w:p>
    <w:p w14:paraId="73EBF206" w14:textId="695355F1" w:rsidR="000922E3" w:rsidRDefault="00CE3DCB" w:rsidP="000922E3">
      <w:r>
        <w:t>Colorado River is experiencing an ongoing drought since 2000</w:t>
      </w:r>
      <w:r w:rsidR="000922E3">
        <w:t xml:space="preserve"> which has led to </w:t>
      </w:r>
      <w:r w:rsidR="000922E3" w:rsidRPr="000922E3">
        <w:t>Lake Mead and Lake Powell reaching their lowest levels</w:t>
      </w:r>
      <w:r w:rsidR="000922E3">
        <w:t xml:space="preserve"> </w:t>
      </w:r>
      <w:r w:rsidR="000922E3">
        <w:fldChar w:fldCharType="begin"/>
      </w:r>
      <w:r w:rsidR="000922E3">
        <w:instrText xml:space="preserve"> ADDIN ZOTERO_ITEM CSL_CITATION {"citationID":"lMwGQyHd","properties":{"formattedCitation":"(\\uc0\\u8220{}Megadrought in Southwestern North America Is Region\\uc0\\u8217{}s Driest in at Least 1,200 Years,\\uc0\\u8221{} 2022)","plainCitation":"(“Megadrought in Southwestern North America Is Region’s Driest in at Least 1,200 Years,” 2022)","noteIndex":0},"citationItems":[{"id":42,"uris":["http://zotero.org/users/local/uV6ZLHVO/items/WXN4EWP6"],"itemData":{"id":42,"type":"post-weblog","container-title":"UCLA College","language":"en-US","note":"section: Box 2","title":"Megadrought in southwestern North America is region’s driest in at least 1,200 years","URL":"https://www.college.ucla.edu/2022/02/14/megadrought-in-southwestern-north-america-is-regions-driest-in-at-least-1200-years/","accessed":{"date-parts":[["2024",8,14]]},"issued":{"date-parts":[["2022",2,14]]}}}],"schema":"https://github.com/citation-style-language/schema/raw/master/csl-citation.json"} </w:instrText>
      </w:r>
      <w:r w:rsidR="000922E3">
        <w:fldChar w:fldCharType="separate"/>
      </w:r>
      <w:r w:rsidR="000922E3" w:rsidRPr="000922E3">
        <w:rPr>
          <w:rFonts w:ascii="Aptos" w:hAnsi="Aptos" w:cs="Times New Roman"/>
          <w:kern w:val="0"/>
        </w:rPr>
        <w:t>(“Megadrought in Southwestern North America Is Region’s Driest in at Least 1,200 Years,” 2022)</w:t>
      </w:r>
      <w:r w:rsidR="000922E3">
        <w:fldChar w:fldCharType="end"/>
      </w:r>
      <w:r w:rsidR="000922E3" w:rsidRPr="000922E3">
        <w:t>.</w:t>
      </w:r>
      <w:r w:rsidR="000922E3">
        <w:t xml:space="preserve"> Figure below shows how storage levels have decreased.</w:t>
      </w:r>
    </w:p>
    <w:p w14:paraId="28FD330D" w14:textId="77777777" w:rsidR="000922E3" w:rsidRDefault="000922E3" w:rsidP="000922E3">
      <w:r w:rsidRPr="00E44977">
        <w:rPr>
          <w:noProof/>
        </w:rPr>
        <w:lastRenderedPageBreak/>
        <w:drawing>
          <wp:inline distT="0" distB="0" distL="0" distR="0" wp14:anchorId="7A5FEE7D" wp14:editId="76A0D013">
            <wp:extent cx="4588244" cy="2276475"/>
            <wp:effectExtent l="0" t="0" r="3175" b="0"/>
            <wp:docPr id="887912561" name="Picture 1" descr="A graph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12561" name="Picture 1" descr="A graph of blue lines&#10;&#10;Description automatically generated with medium confidence"/>
                    <pic:cNvPicPr/>
                  </pic:nvPicPr>
                  <pic:blipFill>
                    <a:blip r:embed="rId42"/>
                    <a:stretch>
                      <a:fillRect/>
                    </a:stretch>
                  </pic:blipFill>
                  <pic:spPr>
                    <a:xfrm>
                      <a:off x="0" y="0"/>
                      <a:ext cx="4591227" cy="2277955"/>
                    </a:xfrm>
                    <a:prstGeom prst="rect">
                      <a:avLst/>
                    </a:prstGeom>
                  </pic:spPr>
                </pic:pic>
              </a:graphicData>
            </a:graphic>
          </wp:inline>
        </w:drawing>
      </w:r>
    </w:p>
    <w:p w14:paraId="0D398079" w14:textId="108BA7CA" w:rsidR="00385926" w:rsidRDefault="00385926" w:rsidP="000922E3">
      <w:commentRangeStart w:id="3"/>
      <w:r>
        <w:t>Talk about water agreements</w:t>
      </w:r>
      <w:commentRangeEnd w:id="3"/>
      <w:r>
        <w:rPr>
          <w:rStyle w:val="CommentReference"/>
        </w:rPr>
        <w:commentReference w:id="3"/>
      </w:r>
    </w:p>
    <w:p w14:paraId="0BF27BF1" w14:textId="77777777" w:rsidR="00385926" w:rsidRDefault="00385926" w:rsidP="000922E3"/>
    <w:p w14:paraId="08D1B83A" w14:textId="26F53B42" w:rsidR="00F42A2A" w:rsidRDefault="00F42A2A" w:rsidP="00F42A2A">
      <w:pPr>
        <w:pStyle w:val="Heading3"/>
        <w:numPr>
          <w:ilvl w:val="1"/>
          <w:numId w:val="2"/>
        </w:numPr>
      </w:pPr>
      <w:r>
        <w:t>DWR (Water Data Portfolio)</w:t>
      </w:r>
    </w:p>
    <w:p w14:paraId="77FF1D78" w14:textId="54537EB1" w:rsidR="00F42A2A" w:rsidRDefault="00A20F59" w:rsidP="00F42A2A">
      <w:r>
        <w:t xml:space="preserve">SWDI delta </w:t>
      </w:r>
      <w:r w:rsidR="000F7005">
        <w:t>is highly correlated with</w:t>
      </w:r>
    </w:p>
    <w:p w14:paraId="3A24A570" w14:textId="02BD33A0" w:rsidR="00A20F59" w:rsidRPr="00F42A2A" w:rsidRDefault="00A20F59" w:rsidP="00F42A2A">
      <w:r>
        <w:rPr>
          <w:noProof/>
        </w:rPr>
        <w:lastRenderedPageBreak/>
        <w:drawing>
          <wp:inline distT="0" distB="0" distL="0" distR="0" wp14:anchorId="2F722218" wp14:editId="2E24A389">
            <wp:extent cx="4572000" cy="2743200"/>
            <wp:effectExtent l="0" t="0" r="0" b="0"/>
            <wp:docPr id="1016314555" name="Chart 1">
              <a:extLst xmlns:a="http://schemas.openxmlformats.org/drawingml/2006/main">
                <a:ext uri="{FF2B5EF4-FFF2-40B4-BE49-F238E27FC236}">
                  <a16:creationId xmlns:a16="http://schemas.microsoft.com/office/drawing/2014/main" id="{7D1AC40F-CCD0-9636-57AE-A51AF5D5E7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Pr>
          <w:noProof/>
        </w:rPr>
        <w:drawing>
          <wp:inline distT="0" distB="0" distL="0" distR="0" wp14:anchorId="424B77CC" wp14:editId="4EA2995B">
            <wp:extent cx="4572000" cy="2743200"/>
            <wp:effectExtent l="0" t="0" r="0" b="0"/>
            <wp:docPr id="467585437" name="Chart 2">
              <a:extLst xmlns:a="http://schemas.openxmlformats.org/drawingml/2006/main">
                <a:ext uri="{FF2B5EF4-FFF2-40B4-BE49-F238E27FC236}">
                  <a16:creationId xmlns:a16="http://schemas.microsoft.com/office/drawing/2014/main" id="{765C1F54-72CC-4BB5-B81D-13338236D9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Pr>
          <w:noProof/>
        </w:rPr>
        <w:lastRenderedPageBreak/>
        <w:drawing>
          <wp:inline distT="0" distB="0" distL="0" distR="0" wp14:anchorId="793C66B6" wp14:editId="14943472">
            <wp:extent cx="4572000" cy="2743200"/>
            <wp:effectExtent l="0" t="0" r="0" b="0"/>
            <wp:docPr id="1221293585" name="Chart 3">
              <a:extLst xmlns:a="http://schemas.openxmlformats.org/drawingml/2006/main">
                <a:ext uri="{FF2B5EF4-FFF2-40B4-BE49-F238E27FC236}">
                  <a16:creationId xmlns:a16="http://schemas.microsoft.com/office/drawing/2014/main" id="{CFED756A-53A8-408E-9E7A-A2AA5422F8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A177A22" w14:textId="048F4EE1" w:rsidR="00994C4E" w:rsidRDefault="00994C4E" w:rsidP="00994C4E">
      <w:pPr>
        <w:pStyle w:val="Heading3"/>
        <w:numPr>
          <w:ilvl w:val="1"/>
          <w:numId w:val="2"/>
        </w:numPr>
      </w:pPr>
      <w:r>
        <w:t>USBR</w:t>
      </w:r>
    </w:p>
    <w:p w14:paraId="43BFA270" w14:textId="03FD4EB9" w:rsidR="009C1CA6" w:rsidRDefault="009C1CA6" w:rsidP="009C1CA6">
      <w:r>
        <w:t>California has regularly</w:t>
      </w:r>
      <w:r w:rsidR="00911543">
        <w:t xml:space="preserve"> used their full allocation of 4.4 maf from the Colorado River and frequently</w:t>
      </w:r>
      <w:r>
        <w:t xml:space="preserve"> exceeded their share</w:t>
      </w:r>
      <w:r w:rsidR="007D3801">
        <w:t xml:space="preserve"> as shown in the figure below -</w:t>
      </w:r>
      <w:r w:rsidR="00911543">
        <w:t xml:space="preserve"> 10yr average consumptive has been</w:t>
      </w:r>
      <w:r w:rsidR="007D3801">
        <w:t xml:space="preserve"> hovering around 4.5-5 maf from the 1970s up until 2000s. Since the early 2000s </w:t>
      </w:r>
      <w:r w:rsidR="00BD645D">
        <w:t>consumptive</w:t>
      </w:r>
      <w:r w:rsidR="007D3801">
        <w:t xml:space="preserve"> use has been decreasing which is due to persistent drought conditions at the Colorado river reservoirs. </w:t>
      </w:r>
    </w:p>
    <w:p w14:paraId="52DB3549" w14:textId="77E75978" w:rsidR="00911543" w:rsidRPr="009C1CA6" w:rsidRDefault="00911543" w:rsidP="009C1CA6">
      <w:r>
        <w:rPr>
          <w:noProof/>
        </w:rPr>
        <w:drawing>
          <wp:inline distT="0" distB="0" distL="0" distR="0" wp14:anchorId="01604D5A" wp14:editId="5DDA4A50">
            <wp:extent cx="5943600" cy="2639060"/>
            <wp:effectExtent l="0" t="0" r="0" b="8890"/>
            <wp:docPr id="1471943467" name="Chart 1">
              <a:extLst xmlns:a="http://schemas.openxmlformats.org/drawingml/2006/main">
                <a:ext uri="{FF2B5EF4-FFF2-40B4-BE49-F238E27FC236}">
                  <a16:creationId xmlns:a16="http://schemas.microsoft.com/office/drawing/2014/main" id="{F507E920-5200-4D49-A509-C682B84FF0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91C6A39" w14:textId="77777777" w:rsidR="00DE3BEC" w:rsidRDefault="007D3801" w:rsidP="009C1CA6">
      <w:r>
        <w:t xml:space="preserve">Among </w:t>
      </w:r>
      <w:r w:rsidR="00DE3BEC">
        <w:t>the</w:t>
      </w:r>
      <w:r>
        <w:t xml:space="preserve"> water users in California, PVID is the only water user that doesn’t utilize its full </w:t>
      </w:r>
      <w:r w:rsidR="00DE3BEC">
        <w:t>diversion</w:t>
      </w:r>
      <w:r>
        <w:t xml:space="preserve"> as shown in figure below. </w:t>
      </w:r>
    </w:p>
    <w:p w14:paraId="7263516E" w14:textId="4A0CD1DD" w:rsidR="009C1CA6" w:rsidRPr="009C1CA6" w:rsidRDefault="007D3801" w:rsidP="009C1CA6">
      <w:r>
        <w:t xml:space="preserve">We </w:t>
      </w:r>
      <w:r w:rsidR="00DE3BEC">
        <w:t>also</w:t>
      </w:r>
      <w:r>
        <w:t xml:space="preserve"> </w:t>
      </w:r>
      <w:r w:rsidR="00DE3BEC">
        <w:t>observe</w:t>
      </w:r>
      <w:r>
        <w:t xml:space="preserve"> that</w:t>
      </w:r>
      <w:r w:rsidR="00DE3BEC">
        <w:t xml:space="preserve"> IID and</w:t>
      </w:r>
      <w:r>
        <w:t xml:space="preserve"> MWD</w:t>
      </w:r>
      <w:r w:rsidR="00DE3BEC">
        <w:t xml:space="preserve"> diversions have more fluctuations compared to PVID and CVID. Mainly IID diversions have been decreasing since the 2000s because of urban </w:t>
      </w:r>
      <w:r w:rsidR="00DE3BEC">
        <w:lastRenderedPageBreak/>
        <w:t>transfers. Whereas MWD experiences fluctuations because its 4</w:t>
      </w:r>
      <w:r w:rsidR="00DE3BEC" w:rsidRPr="00DE3BEC">
        <w:rPr>
          <w:vertAlign w:val="superscript"/>
        </w:rPr>
        <w:t>th</w:t>
      </w:r>
      <w:r w:rsidR="00DE3BEC">
        <w:t xml:space="preserve"> in priority </w:t>
      </w:r>
      <w:r w:rsidR="00DE3BEC" w:rsidRPr="00DE3BEC">
        <w:t>and its complex water supply portfolio, which does not solely rely on the Colorado River</w:t>
      </w:r>
      <w:r w:rsidR="00DE3BEC">
        <w:t>.</w:t>
      </w:r>
    </w:p>
    <w:p w14:paraId="60B19757" w14:textId="5CC6061E" w:rsidR="00994C4E" w:rsidRDefault="009C1CA6" w:rsidP="00994C4E">
      <w:r>
        <w:rPr>
          <w:noProof/>
        </w:rPr>
        <w:drawing>
          <wp:inline distT="0" distB="0" distL="0" distR="0" wp14:anchorId="33E59952" wp14:editId="621F17A0">
            <wp:extent cx="5943600" cy="3475355"/>
            <wp:effectExtent l="0" t="0" r="0" b="10795"/>
            <wp:docPr id="1223621592" name="Chart 1">
              <a:extLst xmlns:a="http://schemas.openxmlformats.org/drawingml/2006/main">
                <a:ext uri="{FF2B5EF4-FFF2-40B4-BE49-F238E27FC236}">
                  <a16:creationId xmlns:a16="http://schemas.microsoft.com/office/drawing/2014/main" id="{B18B59D9-DFFD-54C3-0406-BC6329EBF3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7D8DB6D" w14:textId="77777777" w:rsidR="006E1AC5" w:rsidRDefault="006E1AC5" w:rsidP="00994C4E"/>
    <w:p w14:paraId="7C777BFA" w14:textId="31DDADF1" w:rsidR="006E1AC5" w:rsidRDefault="006E1AC5" w:rsidP="00994C4E">
      <w:r>
        <w:t>Our focus is on south coast deliveries</w:t>
      </w:r>
      <w:r w:rsidR="00BD645D">
        <w:t xml:space="preserve"> which is MWD diversions. Since 2003, Colorado deliveries have decreased which can be contributed to 2 factors: 1 – drought conditions: Pre 2003, MWD was able to import more water than its allocation, but recent drought conditions have limited this; 2 – QSA (quantitative settlement agreement) which</w:t>
      </w:r>
      <w:r w:rsidR="00BD645D" w:rsidRPr="00BD645D">
        <w:t xml:space="preserve"> set a cap on the state's use of Colorado River water</w:t>
      </w:r>
      <w:r w:rsidR="00BD645D">
        <w:t xml:space="preserve"> (again due to drought conditions)</w:t>
      </w:r>
      <w:r w:rsidR="0069272A">
        <w:t>.</w:t>
      </w:r>
    </w:p>
    <w:p w14:paraId="365BCDE7" w14:textId="461BBAB2" w:rsidR="0069272A" w:rsidRDefault="0069272A" w:rsidP="00994C4E">
      <w:r>
        <w:t>Relationship with drought indicators</w:t>
      </w:r>
    </w:p>
    <w:p w14:paraId="6068CFE8" w14:textId="77777777" w:rsidR="0069272A" w:rsidRDefault="0069272A" w:rsidP="00994C4E"/>
    <w:p w14:paraId="1ECA91CF" w14:textId="77777777" w:rsidR="0069272A" w:rsidRDefault="0069272A" w:rsidP="00994C4E"/>
    <w:p w14:paraId="0BDEFC16" w14:textId="692389C2" w:rsidR="00BD645D" w:rsidRDefault="00BD645D" w:rsidP="00994C4E">
      <w:r>
        <w:rPr>
          <w:noProof/>
        </w:rPr>
        <w:lastRenderedPageBreak/>
        <w:drawing>
          <wp:inline distT="0" distB="0" distL="0" distR="0" wp14:anchorId="1368D2E3" wp14:editId="14F7F6DB">
            <wp:extent cx="5876737" cy="3201752"/>
            <wp:effectExtent l="0" t="0" r="10160" b="17780"/>
            <wp:docPr id="1901690085" name="Chart 1">
              <a:extLst xmlns:a="http://schemas.openxmlformats.org/drawingml/2006/main">
                <a:ext uri="{FF2B5EF4-FFF2-40B4-BE49-F238E27FC236}">
                  <a16:creationId xmlns:a16="http://schemas.microsoft.com/office/drawing/2014/main" id="{ABE3BF03-4D3B-3823-C167-1160F0F2B0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66A28AD8" w14:textId="699F00A1" w:rsidR="006E1AC5" w:rsidRPr="00994C4E" w:rsidRDefault="006E1AC5" w:rsidP="00994C4E"/>
    <w:p w14:paraId="657A4867" w14:textId="77777777" w:rsidR="00EB1D10" w:rsidRDefault="00EB1D10" w:rsidP="00EB1D10">
      <w:pPr>
        <w:pStyle w:val="Heading3"/>
        <w:numPr>
          <w:ilvl w:val="1"/>
          <w:numId w:val="2"/>
        </w:numPr>
      </w:pPr>
      <w:r>
        <w:t>MWD</w:t>
      </w:r>
    </w:p>
    <w:p w14:paraId="581CC0D9" w14:textId="77777777" w:rsidR="00DE3BEC" w:rsidRPr="00DE3BEC" w:rsidRDefault="00DE3BEC" w:rsidP="00DE3BEC"/>
    <w:p w14:paraId="6150AE5A" w14:textId="77777777" w:rsidR="00B44089" w:rsidRDefault="00B44089">
      <w:pPr>
        <w:rPr>
          <w:rFonts w:eastAsiaTheme="majorEastAsia" w:cstheme="majorBidi"/>
          <w:szCs w:val="28"/>
        </w:rPr>
      </w:pPr>
      <w:r>
        <w:br w:type="page"/>
      </w:r>
    </w:p>
    <w:p w14:paraId="2D2B1CC0" w14:textId="44328622" w:rsidR="00994C4E" w:rsidRDefault="00994C4E" w:rsidP="00994C4E">
      <w:pPr>
        <w:pStyle w:val="Heading3"/>
      </w:pPr>
      <w:r>
        <w:lastRenderedPageBreak/>
        <w:t>Validating Datasets</w:t>
      </w:r>
    </w:p>
    <w:p w14:paraId="66E1FFD0" w14:textId="513CB159" w:rsidR="00711E01" w:rsidRDefault="00711E01" w:rsidP="00711E01">
      <w:pPr>
        <w:pStyle w:val="Heading4"/>
      </w:pPr>
      <w:r>
        <w:t>DWR and USBR</w:t>
      </w:r>
    </w:p>
    <w:p w14:paraId="4ABCB310" w14:textId="1829322D" w:rsidR="00711E01" w:rsidRDefault="00711E01" w:rsidP="00711E01">
      <w:r>
        <w:t xml:space="preserve">Comparing USBR consumptive use </w:t>
      </w:r>
      <w:r>
        <w:t>(</w:t>
      </w:r>
      <w:r>
        <w:t>in water year</w:t>
      </w:r>
      <w:r>
        <w:t>)</w:t>
      </w:r>
      <w:r>
        <w:t xml:space="preserve"> with DWR data shows </w:t>
      </w:r>
      <w:r>
        <w:t xml:space="preserve">a </w:t>
      </w:r>
      <w:r>
        <w:t>low correlation with r2=0.41 and MAPE 16%</w:t>
      </w:r>
      <w:r>
        <w:t xml:space="preserve"> (r2 of DWR with USBR CY is slightly higher 0.6)</w:t>
      </w:r>
      <w:r>
        <w:t>. DWR deliveries are generally higher than USBR, specifically for the years 2007, 2008, 2013 to 2015. This seems to be the case during drought periods, maybe there was an agreement to reduce consumption or storage of that water that I’m not aware of.</w:t>
      </w:r>
      <w:r>
        <w:t xml:space="preserve"> Try to understand how storage between states works.</w:t>
      </w:r>
    </w:p>
    <w:p w14:paraId="442E496D" w14:textId="4F53EC70" w:rsidR="00711E01" w:rsidRDefault="00711E01" w:rsidP="00711E01">
      <w:r>
        <w:rPr>
          <w:noProof/>
        </w:rPr>
        <w:drawing>
          <wp:inline distT="0" distB="0" distL="0" distR="0" wp14:anchorId="188ED33A" wp14:editId="5E358367">
            <wp:extent cx="5057215" cy="2847975"/>
            <wp:effectExtent l="0" t="0" r="10160" b="9525"/>
            <wp:docPr id="608232964" name="Chart 1">
              <a:extLst xmlns:a="http://schemas.openxmlformats.org/drawingml/2006/main">
                <a:ext uri="{FF2B5EF4-FFF2-40B4-BE49-F238E27FC236}">
                  <a16:creationId xmlns:a16="http://schemas.microsoft.com/office/drawing/2014/main" id="{D074FD0E-76AA-4841-BF21-DFE61EA31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2E50445C" w14:textId="749FD19B" w:rsidR="00711E01" w:rsidRDefault="00711E01" w:rsidP="00711E01">
      <w:r>
        <w:rPr>
          <w:noProof/>
        </w:rPr>
        <w:drawing>
          <wp:inline distT="0" distB="0" distL="0" distR="0" wp14:anchorId="32391B13" wp14:editId="53D073CE">
            <wp:extent cx="5037046" cy="2867585"/>
            <wp:effectExtent l="0" t="0" r="11430" b="9525"/>
            <wp:docPr id="1818411551" name="Chart 1">
              <a:extLst xmlns:a="http://schemas.openxmlformats.org/drawingml/2006/main">
                <a:ext uri="{FF2B5EF4-FFF2-40B4-BE49-F238E27FC236}">
                  <a16:creationId xmlns:a16="http://schemas.microsoft.com/office/drawing/2014/main" id="{7ED3CBF9-7788-49BD-98E6-741155A10B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9518FF7" w14:textId="77777777" w:rsidR="00711E01" w:rsidRPr="00711E01" w:rsidRDefault="00711E01" w:rsidP="00711E01"/>
    <w:p w14:paraId="283E68FB" w14:textId="70002839" w:rsidR="00711E01" w:rsidRDefault="00711E01" w:rsidP="00711E01">
      <w:pPr>
        <w:pStyle w:val="Heading4"/>
      </w:pPr>
      <w:r>
        <w:lastRenderedPageBreak/>
        <w:t>DWR and MWD</w:t>
      </w:r>
    </w:p>
    <w:p w14:paraId="35EC2A37" w14:textId="7E1DA808" w:rsidR="00711E01" w:rsidRDefault="00711E01" w:rsidP="00711E01">
      <w:r>
        <w:t xml:space="preserve">Although the comparison between MWD dataset and DWR dataset is not </w:t>
      </w:r>
      <w:r>
        <w:t>completely accurate</w:t>
      </w:r>
      <w:r>
        <w:t xml:space="preserve"> because of differences in accounting between water year and calendar year. However, the correlation with MWD is higher compared to USBR (r2=0.7). MAPE for MWD (26%) is higher than DWR (16%), which is evident when comparing annual deliveries, The difference is </w:t>
      </w:r>
      <w:r>
        <w:t>greater</w:t>
      </w:r>
      <w:r>
        <w:t xml:space="preserve"> when </w:t>
      </w:r>
      <w:r>
        <w:t>comparing DWR</w:t>
      </w:r>
      <w:r>
        <w:t xml:space="preserve"> to MWD – DWR deliveries are generally much higher.</w:t>
      </w:r>
    </w:p>
    <w:p w14:paraId="401C60DD" w14:textId="10B87297" w:rsidR="00711E01" w:rsidRDefault="00711E01" w:rsidP="00711E01">
      <w:r>
        <w:rPr>
          <w:noProof/>
        </w:rPr>
        <w:drawing>
          <wp:inline distT="0" distB="0" distL="0" distR="0" wp14:anchorId="0F10CCFC" wp14:editId="12948B45">
            <wp:extent cx="5050491" cy="2847975"/>
            <wp:effectExtent l="0" t="0" r="17145" b="9525"/>
            <wp:docPr id="1086949065" name="Chart 1">
              <a:extLst xmlns:a="http://schemas.openxmlformats.org/drawingml/2006/main">
                <a:ext uri="{FF2B5EF4-FFF2-40B4-BE49-F238E27FC236}">
                  <a16:creationId xmlns:a16="http://schemas.microsoft.com/office/drawing/2014/main" id="{3EA9B9A5-BC00-49D8-8C5E-FDAA778886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6BCD961" w14:textId="1BBCD2CF" w:rsidR="00711E01" w:rsidRPr="00711E01" w:rsidRDefault="00711E01" w:rsidP="00711E01">
      <w:r>
        <w:rPr>
          <w:noProof/>
        </w:rPr>
        <w:drawing>
          <wp:inline distT="0" distB="0" distL="0" distR="0" wp14:anchorId="21EC35D5" wp14:editId="7DD9E59F">
            <wp:extent cx="5037046" cy="2867585"/>
            <wp:effectExtent l="0" t="0" r="11430" b="9525"/>
            <wp:docPr id="782578989" name="Chart 1">
              <a:extLst xmlns:a="http://schemas.openxmlformats.org/drawingml/2006/main">
                <a:ext uri="{FF2B5EF4-FFF2-40B4-BE49-F238E27FC236}">
                  <a16:creationId xmlns:a16="http://schemas.microsoft.com/office/drawing/2014/main" id="{C0B9F6CE-CA1C-4454-AF9A-660356D3F3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C176CB0" w14:textId="72DAD172" w:rsidR="00711E01" w:rsidRPr="00711E01" w:rsidRDefault="00711E01" w:rsidP="00711E01">
      <w:pPr>
        <w:pStyle w:val="Heading4"/>
      </w:pPr>
      <w:r>
        <w:lastRenderedPageBreak/>
        <w:t>USBR</w:t>
      </w:r>
      <w:r>
        <w:t xml:space="preserve"> and MWD</w:t>
      </w:r>
    </w:p>
    <w:p w14:paraId="5CDD9C70" w14:textId="1E3FCA57" w:rsidR="005E4C84" w:rsidRDefault="008C177E" w:rsidP="005E4C84">
      <w:r>
        <w:t xml:space="preserve">The data is </w:t>
      </w:r>
      <w:r w:rsidR="005E4C84">
        <w:t>similar</w:t>
      </w:r>
      <w:r>
        <w:t xml:space="preserve"> with correlation of r2=0.87.</w:t>
      </w:r>
      <w:r w:rsidR="005E4C84">
        <w:t xml:space="preserve"> Generally,</w:t>
      </w:r>
      <w:r>
        <w:t xml:space="preserve"> </w:t>
      </w:r>
      <w:r w:rsidR="005E4C84">
        <w:t>consumptive use</w:t>
      </w:r>
      <w:r w:rsidR="00EB1D10">
        <w:t xml:space="preserve"> seem</w:t>
      </w:r>
      <w:r w:rsidR="005E4C84">
        <w:t>s</w:t>
      </w:r>
      <w:r w:rsidR="00EB1D10">
        <w:t xml:space="preserve"> to be higher than what MWD claims to have received</w:t>
      </w:r>
      <w:r w:rsidR="005E4C84">
        <w:t>. It could be due to storage of water (According to MWD report, C</w:t>
      </w:r>
      <w:r w:rsidR="005E4C84" w:rsidRPr="005E4C84">
        <w:t xml:space="preserve">olorado River Aqueduct supplies are gross Havasu diversions </w:t>
      </w:r>
      <w:r w:rsidR="00711E01" w:rsidRPr="005E4C84">
        <w:t>fewer</w:t>
      </w:r>
      <w:r w:rsidR="005E4C84" w:rsidRPr="005E4C84">
        <w:t xml:space="preserve"> return flows, deliveries to USBR, Mexico, and storage</w:t>
      </w:r>
      <w:r w:rsidR="005E4C84">
        <w:t>).</w:t>
      </w:r>
    </w:p>
    <w:p w14:paraId="6C196837" w14:textId="0C004C2F" w:rsidR="00711E01" w:rsidRDefault="00711E01" w:rsidP="005E4C84">
      <w:r>
        <w:rPr>
          <w:noProof/>
        </w:rPr>
        <w:drawing>
          <wp:inline distT="0" distB="0" distL="0" distR="0" wp14:anchorId="027760C6" wp14:editId="34A2374F">
            <wp:extent cx="5033123" cy="2857500"/>
            <wp:effectExtent l="0" t="0" r="15240" b="0"/>
            <wp:docPr id="1109757658" name="Chart 1">
              <a:extLst xmlns:a="http://schemas.openxmlformats.org/drawingml/2006/main">
                <a:ext uri="{FF2B5EF4-FFF2-40B4-BE49-F238E27FC236}">
                  <a16:creationId xmlns:a16="http://schemas.microsoft.com/office/drawing/2014/main" id="{E4CCB28C-B0F1-4410-A8E0-4499427F18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1CBB41F" w14:textId="0E5EF22A" w:rsidR="00711E01" w:rsidRDefault="00711E01" w:rsidP="005E4C84">
      <w:r>
        <w:rPr>
          <w:noProof/>
        </w:rPr>
        <w:drawing>
          <wp:inline distT="0" distB="0" distL="0" distR="0" wp14:anchorId="6B7CFB8A" wp14:editId="34CAC582">
            <wp:extent cx="5050491" cy="2843214"/>
            <wp:effectExtent l="0" t="0" r="17145" b="14605"/>
            <wp:docPr id="1504545893" name="Chart 1">
              <a:extLst xmlns:a="http://schemas.openxmlformats.org/drawingml/2006/main">
                <a:ext uri="{FF2B5EF4-FFF2-40B4-BE49-F238E27FC236}">
                  <a16:creationId xmlns:a16="http://schemas.microsoft.com/office/drawing/2014/main" id="{F7968545-068F-4419-9E34-567B64EDBD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37ACF22" w14:textId="61016F13" w:rsidR="00EB1D10" w:rsidRDefault="00EB1D10" w:rsidP="00EB1D10"/>
    <w:p w14:paraId="6F0DEBB2" w14:textId="3F48AB71" w:rsidR="008C177E" w:rsidRDefault="008C177E" w:rsidP="00EB1D10"/>
    <w:p w14:paraId="4B29B04C" w14:textId="4E272FF9" w:rsidR="005E1F43" w:rsidRDefault="005E1F43" w:rsidP="00EB1D10"/>
    <w:p w14:paraId="01414125" w14:textId="50685233" w:rsidR="00F85B39" w:rsidRPr="006438BA" w:rsidRDefault="005E1F43" w:rsidP="009364BE">
      <w:pPr>
        <w:pStyle w:val="Heading1"/>
      </w:pPr>
      <w:r>
        <w:lastRenderedPageBreak/>
        <w:t>Estimating demands using drought indicators</w:t>
      </w:r>
      <w:r w:rsidR="00F85B39" w:rsidRPr="006438BA">
        <w:br w:type="page"/>
      </w:r>
    </w:p>
    <w:p w14:paraId="4D23E4B8" w14:textId="77777777" w:rsidR="00F85B39" w:rsidRPr="006438BA" w:rsidRDefault="00F85B39">
      <w:r w:rsidRPr="006438BA">
        <w:lastRenderedPageBreak/>
        <w:br w:type="page"/>
      </w:r>
    </w:p>
    <w:p w14:paraId="59ADC4C8" w14:textId="7A630033" w:rsidR="00BF7A3C" w:rsidRPr="00BF7A3C" w:rsidRDefault="00443DF7" w:rsidP="00BF7A3C">
      <w:pPr>
        <w:pStyle w:val="Heading1"/>
      </w:pPr>
      <w:bookmarkStart w:id="4" w:name="_Hlk177122653"/>
      <w:r>
        <w:lastRenderedPageBreak/>
        <w:t>Summary</w:t>
      </w:r>
    </w:p>
    <w:p w14:paraId="0343DA8E" w14:textId="66667EE1" w:rsidR="00903B57" w:rsidRPr="00903B57" w:rsidRDefault="00903B57" w:rsidP="00903B57">
      <w:r>
        <w:t>Focus is on B132 and Colorado river accounting reports:</w:t>
      </w:r>
    </w:p>
    <w:p w14:paraId="41827FE0" w14:textId="77777777" w:rsidR="00443DF7" w:rsidRDefault="00443DF7" w:rsidP="00443DF7">
      <w:pPr>
        <w:pStyle w:val="Heading2"/>
      </w:pPr>
      <w:r>
        <w:t>State Water Project</w:t>
      </w:r>
    </w:p>
    <w:p w14:paraId="7A84608F" w14:textId="01CACA61" w:rsidR="00443DF7" w:rsidRDefault="00443DF7" w:rsidP="00443DF7">
      <w:r w:rsidRPr="00443DF7">
        <w:t>Key Findings</w:t>
      </w:r>
    </w:p>
    <w:p w14:paraId="02031D48" w14:textId="417503BA" w:rsidR="00443DF7" w:rsidRDefault="00443DF7" w:rsidP="00443DF7">
      <w:pPr>
        <w:pStyle w:val="ListParagraph"/>
        <w:numPr>
          <w:ilvl w:val="0"/>
          <w:numId w:val="19"/>
        </w:numPr>
      </w:pPr>
      <w:r>
        <w:t>Annual total deliveries:</w:t>
      </w:r>
    </w:p>
    <w:p w14:paraId="43BF7D43" w14:textId="109BBE69" w:rsidR="00443DF7" w:rsidRDefault="00C47288" w:rsidP="00443DF7">
      <w:pPr>
        <w:pStyle w:val="ListParagraph"/>
        <w:numPr>
          <w:ilvl w:val="1"/>
          <w:numId w:val="19"/>
        </w:numPr>
      </w:pPr>
      <w:r>
        <w:t>Whole</w:t>
      </w:r>
      <w:r w:rsidR="00443DF7">
        <w:t xml:space="preserve"> record </w:t>
      </w:r>
      <w:r>
        <w:t>period</w:t>
      </w:r>
      <w:r w:rsidR="00443DF7">
        <w:t xml:space="preserve">:1962 to 2022. </w:t>
      </w:r>
    </w:p>
    <w:p w14:paraId="26308E80" w14:textId="58658288" w:rsidR="00443DF7" w:rsidRDefault="00443DF7" w:rsidP="00443DF7">
      <w:pPr>
        <w:pStyle w:val="ListParagraph"/>
        <w:numPr>
          <w:ilvl w:val="1"/>
          <w:numId w:val="19"/>
        </w:numPr>
      </w:pPr>
      <w:r>
        <w:t>From each reach to each contractor</w:t>
      </w:r>
    </w:p>
    <w:p w14:paraId="7FE370DA" w14:textId="7D07B1AB" w:rsidR="00443DF7" w:rsidRDefault="00443DF7" w:rsidP="00443DF7">
      <w:pPr>
        <w:pStyle w:val="ListParagraph"/>
        <w:numPr>
          <w:ilvl w:val="0"/>
          <w:numId w:val="19"/>
        </w:numPr>
      </w:pPr>
      <w:r>
        <w:t>Monthly detailed deliveries:</w:t>
      </w:r>
    </w:p>
    <w:p w14:paraId="1B0B8150" w14:textId="003166FD" w:rsidR="00443DF7" w:rsidRDefault="00443DF7" w:rsidP="00443DF7">
      <w:pPr>
        <w:pStyle w:val="ListParagraph"/>
        <w:numPr>
          <w:ilvl w:val="1"/>
          <w:numId w:val="19"/>
        </w:numPr>
      </w:pPr>
      <w:r>
        <w:t>This is limited to the calendar year report was released</w:t>
      </w:r>
    </w:p>
    <w:p w14:paraId="091A7A63" w14:textId="77777777" w:rsidR="001446D1" w:rsidRDefault="00443DF7" w:rsidP="001446D1">
      <w:pPr>
        <w:pStyle w:val="ListParagraph"/>
        <w:numPr>
          <w:ilvl w:val="1"/>
          <w:numId w:val="19"/>
        </w:numPr>
      </w:pPr>
      <w:r>
        <w:t>This includes</w:t>
      </w:r>
      <w:r w:rsidR="001446D1">
        <w:t>:</w:t>
      </w:r>
    </w:p>
    <w:p w14:paraId="43EC5A1C" w14:textId="77777777" w:rsidR="001446D1" w:rsidRDefault="001446D1" w:rsidP="001446D1">
      <w:pPr>
        <w:pStyle w:val="ListParagraph"/>
        <w:numPr>
          <w:ilvl w:val="2"/>
          <w:numId w:val="19"/>
        </w:numPr>
      </w:pPr>
      <w:r>
        <w:t>Table A</w:t>
      </w:r>
    </w:p>
    <w:p w14:paraId="20594D19" w14:textId="77777777" w:rsidR="001446D1" w:rsidRDefault="001446D1" w:rsidP="001446D1">
      <w:pPr>
        <w:pStyle w:val="ListParagraph"/>
        <w:numPr>
          <w:ilvl w:val="2"/>
          <w:numId w:val="19"/>
        </w:numPr>
      </w:pPr>
      <w:r>
        <w:t>Table A transfers (to/from others)</w:t>
      </w:r>
    </w:p>
    <w:p w14:paraId="5DA423C6" w14:textId="77777777" w:rsidR="001446D1" w:rsidRDefault="001446D1" w:rsidP="001446D1">
      <w:pPr>
        <w:pStyle w:val="ListParagraph"/>
        <w:numPr>
          <w:ilvl w:val="2"/>
          <w:numId w:val="19"/>
        </w:numPr>
      </w:pPr>
      <w:r>
        <w:t>Carryover</w:t>
      </w:r>
    </w:p>
    <w:p w14:paraId="25BFED90" w14:textId="3D36F72C" w:rsidR="001446D1" w:rsidRDefault="001446D1" w:rsidP="001446D1">
      <w:pPr>
        <w:pStyle w:val="ListParagraph"/>
        <w:numPr>
          <w:ilvl w:val="2"/>
          <w:numId w:val="19"/>
        </w:numPr>
      </w:pPr>
      <w:r>
        <w:t>Carryover transfers (to/from others)</w:t>
      </w:r>
    </w:p>
    <w:p w14:paraId="5163B120" w14:textId="4BAFCCDF" w:rsidR="001446D1" w:rsidRDefault="001446D1" w:rsidP="001446D1">
      <w:pPr>
        <w:pStyle w:val="ListParagraph"/>
        <w:numPr>
          <w:ilvl w:val="2"/>
          <w:numId w:val="19"/>
        </w:numPr>
      </w:pPr>
      <w:r>
        <w:t>Water Bank recoveries</w:t>
      </w:r>
    </w:p>
    <w:p w14:paraId="1C70FC66" w14:textId="514B1E4B" w:rsidR="001446D1" w:rsidRDefault="001446D1" w:rsidP="001446D1">
      <w:pPr>
        <w:pStyle w:val="ListParagraph"/>
        <w:numPr>
          <w:ilvl w:val="2"/>
          <w:numId w:val="19"/>
        </w:numPr>
      </w:pPr>
      <w:r>
        <w:t>Non-SWP transfers (to/from others)</w:t>
      </w:r>
    </w:p>
    <w:p w14:paraId="15AA5024" w14:textId="7B186C68" w:rsidR="00443DF7" w:rsidRDefault="00443DF7" w:rsidP="00443DF7">
      <w:r w:rsidRPr="00443DF7">
        <w:t>Identified Gaps and Uncertainties</w:t>
      </w:r>
    </w:p>
    <w:p w14:paraId="4327A355" w14:textId="4715DE3D" w:rsidR="001446D1" w:rsidRDefault="001446D1" w:rsidP="001446D1">
      <w:pPr>
        <w:pStyle w:val="ListParagraph"/>
        <w:numPr>
          <w:ilvl w:val="0"/>
          <w:numId w:val="20"/>
        </w:numPr>
      </w:pPr>
      <w:r>
        <w:t>Storage outside of service area (how much and which water agency is storing)</w:t>
      </w:r>
    </w:p>
    <w:p w14:paraId="259BA51E" w14:textId="59B88E9F" w:rsidR="00DB5AED" w:rsidRDefault="00DB5AED" w:rsidP="00DB5AED">
      <w:pPr>
        <w:pStyle w:val="ListParagraph"/>
        <w:numPr>
          <w:ilvl w:val="1"/>
          <w:numId w:val="20"/>
        </w:numPr>
      </w:pPr>
      <w:r>
        <w:t xml:space="preserve">Monthly detailed deliveries tell us </w:t>
      </w:r>
      <w:r>
        <w:t>the amount</w:t>
      </w:r>
      <w:r>
        <w:t xml:space="preserve"> delivered to each agency but </w:t>
      </w:r>
      <w:r>
        <w:t xml:space="preserve">not </w:t>
      </w:r>
      <w:r>
        <w:t xml:space="preserve">how much </w:t>
      </w:r>
      <w:r>
        <w:t>it has stored.</w:t>
      </w:r>
      <w:r>
        <w:t xml:space="preserve"> </w:t>
      </w:r>
    </w:p>
    <w:p w14:paraId="0BA82083" w14:textId="1D6F339B" w:rsidR="00DB5AED" w:rsidRDefault="00DB5AED" w:rsidP="00DB5AED">
      <w:pPr>
        <w:pStyle w:val="ListParagraph"/>
        <w:numPr>
          <w:ilvl w:val="1"/>
          <w:numId w:val="20"/>
        </w:numPr>
      </w:pPr>
      <w:r>
        <w:t>Storage areas such as:</w:t>
      </w:r>
      <w:r>
        <w:t xml:space="preserve"> </w:t>
      </w:r>
    </w:p>
    <w:p w14:paraId="49089BCF" w14:textId="77777777" w:rsidR="001446D1" w:rsidRDefault="001446D1" w:rsidP="00DB5AED">
      <w:pPr>
        <w:pStyle w:val="ListParagraph"/>
        <w:numPr>
          <w:ilvl w:val="2"/>
          <w:numId w:val="20"/>
        </w:numPr>
      </w:pPr>
      <w:r>
        <w:t>San Luis Reservoir</w:t>
      </w:r>
    </w:p>
    <w:p w14:paraId="3DFC62E5" w14:textId="589B6264" w:rsidR="001446D1" w:rsidRDefault="001446D1" w:rsidP="00DB5AED">
      <w:pPr>
        <w:pStyle w:val="ListParagraph"/>
        <w:numPr>
          <w:ilvl w:val="2"/>
          <w:numId w:val="20"/>
        </w:numPr>
      </w:pPr>
      <w:r>
        <w:t xml:space="preserve">Semitropic Storage </w:t>
      </w:r>
    </w:p>
    <w:p w14:paraId="244F3789" w14:textId="311BCB4A" w:rsidR="00F85B39" w:rsidRDefault="001446D1" w:rsidP="001446D1">
      <w:pPr>
        <w:pStyle w:val="ListParagraph"/>
        <w:numPr>
          <w:ilvl w:val="0"/>
          <w:numId w:val="20"/>
        </w:numPr>
      </w:pPr>
      <w:commentRangeStart w:id="5"/>
      <w:r>
        <w:t>Uncertainty between total table</w:t>
      </w:r>
      <w:r w:rsidR="00E903C6">
        <w:t xml:space="preserve"> </w:t>
      </w:r>
      <w:r>
        <w:t>8-7 monthly deliveries and table B-5B Annual deliveries in 2018</w:t>
      </w:r>
      <w:r w:rsidR="00277EF8">
        <w:t xml:space="preserve"> for MWD</w:t>
      </w:r>
      <w:r>
        <w:t>.</w:t>
      </w:r>
      <w:commentRangeEnd w:id="5"/>
      <w:r>
        <w:rPr>
          <w:rStyle w:val="CommentReference"/>
        </w:rPr>
        <w:commentReference w:id="5"/>
      </w:r>
    </w:p>
    <w:p w14:paraId="053E05CC" w14:textId="1EE220A1" w:rsidR="00D61797" w:rsidRDefault="00277EF8" w:rsidP="00D61797">
      <w:pPr>
        <w:pStyle w:val="ListParagraph"/>
        <w:numPr>
          <w:ilvl w:val="0"/>
          <w:numId w:val="20"/>
        </w:numPr>
      </w:pPr>
      <w:r>
        <w:t>Discrepancy between MWD dataset SWP deliveries and table B-5B Annual deliveries. Highlighted in section 1.e</w:t>
      </w:r>
    </w:p>
    <w:p w14:paraId="7E7E9141" w14:textId="7E645502" w:rsidR="00C47288" w:rsidRDefault="00C47288" w:rsidP="00C47288">
      <w:pPr>
        <w:pStyle w:val="Heading2"/>
      </w:pPr>
      <w:r>
        <w:t>Colorado River</w:t>
      </w:r>
    </w:p>
    <w:p w14:paraId="285EE7A3" w14:textId="77777777" w:rsidR="00C47288" w:rsidRDefault="00C47288" w:rsidP="00C47288">
      <w:r w:rsidRPr="00443DF7">
        <w:t>Key Findings</w:t>
      </w:r>
    </w:p>
    <w:p w14:paraId="1BF0BFF3" w14:textId="4EC07385" w:rsidR="00C47288" w:rsidRDefault="00C47288" w:rsidP="00C47288">
      <w:pPr>
        <w:pStyle w:val="ListParagraph"/>
        <w:numPr>
          <w:ilvl w:val="0"/>
          <w:numId w:val="19"/>
        </w:numPr>
      </w:pPr>
      <w:r>
        <w:t>Annual diversions to each user:</w:t>
      </w:r>
    </w:p>
    <w:p w14:paraId="769CE3A9" w14:textId="2973D4FA" w:rsidR="00C47288" w:rsidRDefault="00C47288" w:rsidP="00C47288">
      <w:pPr>
        <w:pStyle w:val="ListParagraph"/>
        <w:numPr>
          <w:ilvl w:val="1"/>
          <w:numId w:val="19"/>
        </w:numPr>
      </w:pPr>
      <w:r>
        <w:t>Whole record period</w:t>
      </w:r>
    </w:p>
    <w:p w14:paraId="3A6F09A6" w14:textId="3F38F3F4" w:rsidR="00C47288" w:rsidRDefault="00C47288" w:rsidP="00C47288">
      <w:pPr>
        <w:pStyle w:val="ListParagraph"/>
        <w:numPr>
          <w:ilvl w:val="0"/>
          <w:numId w:val="19"/>
        </w:numPr>
      </w:pPr>
      <w:r>
        <w:t>Monthly detailed diversions to each user:</w:t>
      </w:r>
    </w:p>
    <w:p w14:paraId="65BDA9CF" w14:textId="6C7F3A91" w:rsidR="00C47288" w:rsidRDefault="00C47288" w:rsidP="00C47288">
      <w:pPr>
        <w:pStyle w:val="ListParagraph"/>
        <w:numPr>
          <w:ilvl w:val="1"/>
          <w:numId w:val="19"/>
        </w:numPr>
      </w:pPr>
      <w:r>
        <w:t>Whole record period</w:t>
      </w:r>
    </w:p>
    <w:p w14:paraId="49BE4C1D" w14:textId="1119E7FB" w:rsidR="00C47288" w:rsidRDefault="00C47288" w:rsidP="00C47288">
      <w:pPr>
        <w:pStyle w:val="ListParagraph"/>
        <w:ind w:left="0"/>
      </w:pPr>
      <w:r w:rsidRPr="00443DF7">
        <w:lastRenderedPageBreak/>
        <w:t>Identified Gaps and Uncertainties</w:t>
      </w:r>
    </w:p>
    <w:p w14:paraId="2F12044C" w14:textId="1AE46A37" w:rsidR="00C47288" w:rsidRDefault="00C47288" w:rsidP="00C47288">
      <w:pPr>
        <w:pStyle w:val="ListParagraph"/>
        <w:numPr>
          <w:ilvl w:val="0"/>
          <w:numId w:val="22"/>
        </w:numPr>
      </w:pPr>
      <w:r>
        <w:t>We don’t know how much is stored in Lake Mead</w:t>
      </w:r>
      <w:r w:rsidR="00BF7A3C">
        <w:t xml:space="preserve"> (ICS)</w:t>
      </w:r>
    </w:p>
    <w:p w14:paraId="2922BAFE" w14:textId="01A62EB6" w:rsidR="00C47288" w:rsidRDefault="00C47288" w:rsidP="00C47288">
      <w:pPr>
        <w:pStyle w:val="ListParagraph"/>
        <w:numPr>
          <w:ilvl w:val="1"/>
          <w:numId w:val="22"/>
        </w:numPr>
      </w:pPr>
      <w:r>
        <w:t>We can extract it through reports</w:t>
      </w:r>
    </w:p>
    <w:p w14:paraId="06B39A44" w14:textId="47E3C0CC" w:rsidR="00BF7A3C" w:rsidRDefault="00BF7A3C" w:rsidP="00BF7A3C">
      <w:pPr>
        <w:pStyle w:val="ListParagraph"/>
        <w:numPr>
          <w:ilvl w:val="0"/>
          <w:numId w:val="22"/>
        </w:numPr>
      </w:pPr>
      <w:r>
        <w:t>There are other agreements that we are not considering such as:</w:t>
      </w:r>
    </w:p>
    <w:p w14:paraId="4F729707" w14:textId="77777777" w:rsidR="00BF7A3C" w:rsidRDefault="00BF7A3C" w:rsidP="00BF7A3C">
      <w:pPr>
        <w:pStyle w:val="ListParagraph"/>
        <w:numPr>
          <w:ilvl w:val="1"/>
          <w:numId w:val="22"/>
        </w:numPr>
      </w:pPr>
      <w:r>
        <w:t xml:space="preserve">interstate water banking </w:t>
      </w:r>
    </w:p>
    <w:p w14:paraId="2E06AAED" w14:textId="4DB5B877" w:rsidR="00BF7A3C" w:rsidRDefault="00BF7A3C" w:rsidP="00BF7A3C">
      <w:pPr>
        <w:pStyle w:val="ListParagraph"/>
        <w:numPr>
          <w:ilvl w:val="1"/>
          <w:numId w:val="22"/>
        </w:numPr>
      </w:pPr>
      <w:r>
        <w:t>reservoir protection</w:t>
      </w:r>
    </w:p>
    <w:p w14:paraId="6D97C106" w14:textId="79904D51" w:rsidR="00BF7A3C" w:rsidRDefault="00BF7A3C" w:rsidP="00BF7A3C">
      <w:pPr>
        <w:pStyle w:val="ListParagraph"/>
        <w:numPr>
          <w:ilvl w:val="1"/>
          <w:numId w:val="22"/>
        </w:numPr>
      </w:pPr>
      <w:r w:rsidRPr="00BF7A3C">
        <w:t>Overruns, Paybacks, and Overrun Account Balances</w:t>
      </w:r>
    </w:p>
    <w:p w14:paraId="3F46C776" w14:textId="77777777" w:rsidR="00523D22" w:rsidRDefault="00523D22" w:rsidP="00523D22">
      <w:pPr>
        <w:pStyle w:val="ListParagraph"/>
        <w:numPr>
          <w:ilvl w:val="0"/>
          <w:numId w:val="22"/>
        </w:numPr>
      </w:pPr>
      <w:r>
        <w:t>We don’t know the monthly diversions to SDCWA</w:t>
      </w:r>
    </w:p>
    <w:p w14:paraId="195EC818" w14:textId="77777777" w:rsidR="00523D22" w:rsidRDefault="00523D22" w:rsidP="00523D22">
      <w:pPr>
        <w:pStyle w:val="ListParagraph"/>
        <w:numPr>
          <w:ilvl w:val="1"/>
          <w:numId w:val="22"/>
        </w:numPr>
      </w:pPr>
      <w:r>
        <w:t>We have monthly deliveries up to 2011. After that it has been reported annually</w:t>
      </w:r>
    </w:p>
    <w:p w14:paraId="41C8613A" w14:textId="1798D92C" w:rsidR="00523D22" w:rsidRDefault="00523D22" w:rsidP="00523D22">
      <w:pPr>
        <w:pStyle w:val="ListParagraph"/>
        <w:numPr>
          <w:ilvl w:val="2"/>
          <w:numId w:val="22"/>
        </w:numPr>
      </w:pPr>
      <w:r>
        <w:t>We can extract it through reports</w:t>
      </w:r>
    </w:p>
    <w:p w14:paraId="6DC0F879" w14:textId="6E9BFF07" w:rsidR="006A0903" w:rsidRPr="00711E01" w:rsidRDefault="00BF7A3C" w:rsidP="00711E01">
      <w:pPr>
        <w:ind w:left="720"/>
      </w:pPr>
      <w:r>
        <w:t>The numbers are less significant, however, for some years it may become noteworthy (let’s say Nevada has been storing in Ca through interstate water banking).</w:t>
      </w:r>
      <w:bookmarkEnd w:id="4"/>
    </w:p>
    <w:sectPr w:rsidR="006A0903" w:rsidRPr="00711E0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Armen Konialian" w:date="2024-09-03T13:57:00Z" w:initials="AK">
    <w:p w14:paraId="708984AB" w14:textId="77777777" w:rsidR="00385926" w:rsidRDefault="00385926" w:rsidP="00385926">
      <w:pPr>
        <w:pStyle w:val="CommentText"/>
      </w:pPr>
      <w:r>
        <w:rPr>
          <w:rStyle w:val="CommentReference"/>
        </w:rPr>
        <w:annotationRef/>
      </w:r>
      <w:r>
        <w:t>Write here</w:t>
      </w:r>
    </w:p>
  </w:comment>
  <w:comment w:id="5" w:author="Armen Konialian" w:date="2024-09-01T12:30:00Z" w:initials="AK">
    <w:p w14:paraId="0FD1F826" w14:textId="0D270118" w:rsidR="001446D1" w:rsidRDefault="001446D1" w:rsidP="001446D1">
      <w:pPr>
        <w:pStyle w:val="CommentText"/>
      </w:pPr>
      <w:r>
        <w:rPr>
          <w:rStyle w:val="CommentReference"/>
        </w:rPr>
        <w:annotationRef/>
      </w:r>
      <w:r>
        <w:t>Talk about it i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08984AB" w15:done="0"/>
  <w15:commentEx w15:paraId="0FD1F8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EC912B" w16cex:dateUtc="2024-09-03T20:57:00Z"/>
  <w16cex:commentExtensible w16cex:durableId="1720857D" w16cex:dateUtc="2024-09-01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08984AB" w16cid:durableId="72EC912B"/>
  <w16cid:commentId w16cid:paraId="0FD1F826" w16cid:durableId="172085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36688"/>
    <w:multiLevelType w:val="hybridMultilevel"/>
    <w:tmpl w:val="7C007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504FB"/>
    <w:multiLevelType w:val="hybridMultilevel"/>
    <w:tmpl w:val="F57AF0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08444C"/>
    <w:multiLevelType w:val="hybridMultilevel"/>
    <w:tmpl w:val="B944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DB16AA"/>
    <w:multiLevelType w:val="hybridMultilevel"/>
    <w:tmpl w:val="60D89D7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EA7E05"/>
    <w:multiLevelType w:val="hybridMultilevel"/>
    <w:tmpl w:val="A8929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895CB8"/>
    <w:multiLevelType w:val="hybridMultilevel"/>
    <w:tmpl w:val="7ACEA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145EA4"/>
    <w:multiLevelType w:val="hybridMultilevel"/>
    <w:tmpl w:val="E2BE103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0503AB0"/>
    <w:multiLevelType w:val="hybridMultilevel"/>
    <w:tmpl w:val="4CE6AA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89311A"/>
    <w:multiLevelType w:val="hybridMultilevel"/>
    <w:tmpl w:val="D7B493DC"/>
    <w:lvl w:ilvl="0" w:tplc="E1F2A520">
      <w:start w:val="1"/>
      <w:numFmt w:val="bullet"/>
      <w:lvlText w:val=""/>
      <w:lvlJc w:val="left"/>
      <w:pPr>
        <w:tabs>
          <w:tab w:val="num" w:pos="720"/>
        </w:tabs>
        <w:ind w:left="720" w:hanging="360"/>
      </w:pPr>
      <w:rPr>
        <w:rFonts w:ascii="Wingdings" w:hAnsi="Wingdings" w:hint="default"/>
      </w:rPr>
    </w:lvl>
    <w:lvl w:ilvl="1" w:tplc="64B8695C">
      <w:numFmt w:val="bullet"/>
      <w:lvlText w:val=""/>
      <w:lvlJc w:val="left"/>
      <w:pPr>
        <w:tabs>
          <w:tab w:val="num" w:pos="1440"/>
        </w:tabs>
        <w:ind w:left="1440" w:hanging="360"/>
      </w:pPr>
      <w:rPr>
        <w:rFonts w:ascii="Wingdings" w:hAnsi="Wingdings" w:hint="default"/>
      </w:rPr>
    </w:lvl>
    <w:lvl w:ilvl="2" w:tplc="6946109E" w:tentative="1">
      <w:start w:val="1"/>
      <w:numFmt w:val="bullet"/>
      <w:lvlText w:val=""/>
      <w:lvlJc w:val="left"/>
      <w:pPr>
        <w:tabs>
          <w:tab w:val="num" w:pos="2160"/>
        </w:tabs>
        <w:ind w:left="2160" w:hanging="360"/>
      </w:pPr>
      <w:rPr>
        <w:rFonts w:ascii="Wingdings" w:hAnsi="Wingdings" w:hint="default"/>
      </w:rPr>
    </w:lvl>
    <w:lvl w:ilvl="3" w:tplc="CDC232DE" w:tentative="1">
      <w:start w:val="1"/>
      <w:numFmt w:val="bullet"/>
      <w:lvlText w:val=""/>
      <w:lvlJc w:val="left"/>
      <w:pPr>
        <w:tabs>
          <w:tab w:val="num" w:pos="2880"/>
        </w:tabs>
        <w:ind w:left="2880" w:hanging="360"/>
      </w:pPr>
      <w:rPr>
        <w:rFonts w:ascii="Wingdings" w:hAnsi="Wingdings" w:hint="default"/>
      </w:rPr>
    </w:lvl>
    <w:lvl w:ilvl="4" w:tplc="CAA6D68C" w:tentative="1">
      <w:start w:val="1"/>
      <w:numFmt w:val="bullet"/>
      <w:lvlText w:val=""/>
      <w:lvlJc w:val="left"/>
      <w:pPr>
        <w:tabs>
          <w:tab w:val="num" w:pos="3600"/>
        </w:tabs>
        <w:ind w:left="3600" w:hanging="360"/>
      </w:pPr>
      <w:rPr>
        <w:rFonts w:ascii="Wingdings" w:hAnsi="Wingdings" w:hint="default"/>
      </w:rPr>
    </w:lvl>
    <w:lvl w:ilvl="5" w:tplc="37367834" w:tentative="1">
      <w:start w:val="1"/>
      <w:numFmt w:val="bullet"/>
      <w:lvlText w:val=""/>
      <w:lvlJc w:val="left"/>
      <w:pPr>
        <w:tabs>
          <w:tab w:val="num" w:pos="4320"/>
        </w:tabs>
        <w:ind w:left="4320" w:hanging="360"/>
      </w:pPr>
      <w:rPr>
        <w:rFonts w:ascii="Wingdings" w:hAnsi="Wingdings" w:hint="default"/>
      </w:rPr>
    </w:lvl>
    <w:lvl w:ilvl="6" w:tplc="C26EA55A" w:tentative="1">
      <w:start w:val="1"/>
      <w:numFmt w:val="bullet"/>
      <w:lvlText w:val=""/>
      <w:lvlJc w:val="left"/>
      <w:pPr>
        <w:tabs>
          <w:tab w:val="num" w:pos="5040"/>
        </w:tabs>
        <w:ind w:left="5040" w:hanging="360"/>
      </w:pPr>
      <w:rPr>
        <w:rFonts w:ascii="Wingdings" w:hAnsi="Wingdings" w:hint="default"/>
      </w:rPr>
    </w:lvl>
    <w:lvl w:ilvl="7" w:tplc="09D8FF26" w:tentative="1">
      <w:start w:val="1"/>
      <w:numFmt w:val="bullet"/>
      <w:lvlText w:val=""/>
      <w:lvlJc w:val="left"/>
      <w:pPr>
        <w:tabs>
          <w:tab w:val="num" w:pos="5760"/>
        </w:tabs>
        <w:ind w:left="5760" w:hanging="360"/>
      </w:pPr>
      <w:rPr>
        <w:rFonts w:ascii="Wingdings" w:hAnsi="Wingdings" w:hint="default"/>
      </w:rPr>
    </w:lvl>
    <w:lvl w:ilvl="8" w:tplc="0CAED7A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1956976"/>
    <w:multiLevelType w:val="hybridMultilevel"/>
    <w:tmpl w:val="97C86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D62A57"/>
    <w:multiLevelType w:val="hybridMultilevel"/>
    <w:tmpl w:val="123C05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6A0042"/>
    <w:multiLevelType w:val="hybridMultilevel"/>
    <w:tmpl w:val="23827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122A88"/>
    <w:multiLevelType w:val="hybridMultilevel"/>
    <w:tmpl w:val="A5B470B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6AE3178"/>
    <w:multiLevelType w:val="hybridMultilevel"/>
    <w:tmpl w:val="0B204E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0549C1"/>
    <w:multiLevelType w:val="hybridMultilevel"/>
    <w:tmpl w:val="3816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9217CA"/>
    <w:multiLevelType w:val="hybridMultilevel"/>
    <w:tmpl w:val="F9028A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A47C78"/>
    <w:multiLevelType w:val="hybridMultilevel"/>
    <w:tmpl w:val="A8D44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5065D"/>
    <w:multiLevelType w:val="hybridMultilevel"/>
    <w:tmpl w:val="BA3C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594370"/>
    <w:multiLevelType w:val="hybridMultilevel"/>
    <w:tmpl w:val="B16020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C85E2E"/>
    <w:multiLevelType w:val="hybridMultilevel"/>
    <w:tmpl w:val="CC50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850733"/>
    <w:multiLevelType w:val="hybridMultilevel"/>
    <w:tmpl w:val="DC728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2C3137"/>
    <w:multiLevelType w:val="hybridMultilevel"/>
    <w:tmpl w:val="92C64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E8E5754"/>
    <w:multiLevelType w:val="hybridMultilevel"/>
    <w:tmpl w:val="5AA4B38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64229348">
    <w:abstractNumId w:val="19"/>
  </w:num>
  <w:num w:numId="2" w16cid:durableId="1868522982">
    <w:abstractNumId w:val="22"/>
  </w:num>
  <w:num w:numId="3" w16cid:durableId="1265193721">
    <w:abstractNumId w:val="20"/>
  </w:num>
  <w:num w:numId="4" w16cid:durableId="1089424388">
    <w:abstractNumId w:val="21"/>
  </w:num>
  <w:num w:numId="5" w16cid:durableId="1966426652">
    <w:abstractNumId w:val="14"/>
  </w:num>
  <w:num w:numId="6" w16cid:durableId="118577460">
    <w:abstractNumId w:val="15"/>
  </w:num>
  <w:num w:numId="7" w16cid:durableId="898131002">
    <w:abstractNumId w:val="11"/>
  </w:num>
  <w:num w:numId="8" w16cid:durableId="1976520713">
    <w:abstractNumId w:val="4"/>
  </w:num>
  <w:num w:numId="9" w16cid:durableId="829978973">
    <w:abstractNumId w:val="9"/>
  </w:num>
  <w:num w:numId="10" w16cid:durableId="664943259">
    <w:abstractNumId w:val="0"/>
  </w:num>
  <w:num w:numId="11" w16cid:durableId="643896431">
    <w:abstractNumId w:val="5"/>
  </w:num>
  <w:num w:numId="12" w16cid:durableId="686713529">
    <w:abstractNumId w:val="2"/>
  </w:num>
  <w:num w:numId="13" w16cid:durableId="1618102182">
    <w:abstractNumId w:val="17"/>
  </w:num>
  <w:num w:numId="14" w16cid:durableId="2019037612">
    <w:abstractNumId w:val="3"/>
  </w:num>
  <w:num w:numId="15" w16cid:durableId="875777157">
    <w:abstractNumId w:val="12"/>
  </w:num>
  <w:num w:numId="16" w16cid:durableId="1203786298">
    <w:abstractNumId w:val="7"/>
  </w:num>
  <w:num w:numId="17" w16cid:durableId="1740440446">
    <w:abstractNumId w:val="6"/>
  </w:num>
  <w:num w:numId="18" w16cid:durableId="155726490">
    <w:abstractNumId w:val="8"/>
  </w:num>
  <w:num w:numId="19" w16cid:durableId="693387038">
    <w:abstractNumId w:val="10"/>
  </w:num>
  <w:num w:numId="20" w16cid:durableId="666519801">
    <w:abstractNumId w:val="13"/>
  </w:num>
  <w:num w:numId="21" w16cid:durableId="1365060800">
    <w:abstractNumId w:val="1"/>
  </w:num>
  <w:num w:numId="22" w16cid:durableId="1773822507">
    <w:abstractNumId w:val="18"/>
  </w:num>
  <w:num w:numId="23" w16cid:durableId="191489787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men Konialian">
    <w15:presenceInfo w15:providerId="AD" w15:userId="S::armenkonia@PersonalMicrosoftSoftware.ucla.edu::3a501381-591b-4530-a1eb-26b9eea709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4B6"/>
    <w:rsid w:val="000015B9"/>
    <w:rsid w:val="00031305"/>
    <w:rsid w:val="00032174"/>
    <w:rsid w:val="00037942"/>
    <w:rsid w:val="00044566"/>
    <w:rsid w:val="00070B97"/>
    <w:rsid w:val="00090959"/>
    <w:rsid w:val="000922E3"/>
    <w:rsid w:val="000A2FBF"/>
    <w:rsid w:val="000C572A"/>
    <w:rsid w:val="000D4636"/>
    <w:rsid w:val="000D5D70"/>
    <w:rsid w:val="000E29D2"/>
    <w:rsid w:val="000F2F25"/>
    <w:rsid w:val="000F7005"/>
    <w:rsid w:val="00126F37"/>
    <w:rsid w:val="001446D1"/>
    <w:rsid w:val="00183A51"/>
    <w:rsid w:val="00195129"/>
    <w:rsid w:val="00216E2F"/>
    <w:rsid w:val="002377F1"/>
    <w:rsid w:val="002402F2"/>
    <w:rsid w:val="00256CFB"/>
    <w:rsid w:val="00263AF5"/>
    <w:rsid w:val="002737D5"/>
    <w:rsid w:val="002772A9"/>
    <w:rsid w:val="00277EF8"/>
    <w:rsid w:val="002A046F"/>
    <w:rsid w:val="002C24FA"/>
    <w:rsid w:val="002E1778"/>
    <w:rsid w:val="002E494A"/>
    <w:rsid w:val="003152AF"/>
    <w:rsid w:val="00316B6C"/>
    <w:rsid w:val="00325790"/>
    <w:rsid w:val="00335590"/>
    <w:rsid w:val="00382302"/>
    <w:rsid w:val="00385926"/>
    <w:rsid w:val="003B0D6B"/>
    <w:rsid w:val="003C726A"/>
    <w:rsid w:val="003D0003"/>
    <w:rsid w:val="003E707B"/>
    <w:rsid w:val="003F2E35"/>
    <w:rsid w:val="003F3987"/>
    <w:rsid w:val="0040175D"/>
    <w:rsid w:val="00443DF7"/>
    <w:rsid w:val="00464AE5"/>
    <w:rsid w:val="00483630"/>
    <w:rsid w:val="004A5F0F"/>
    <w:rsid w:val="004B74ED"/>
    <w:rsid w:val="004D029E"/>
    <w:rsid w:val="00523D22"/>
    <w:rsid w:val="00564EEE"/>
    <w:rsid w:val="00567DEB"/>
    <w:rsid w:val="00570E7A"/>
    <w:rsid w:val="00584831"/>
    <w:rsid w:val="005935E8"/>
    <w:rsid w:val="005A2252"/>
    <w:rsid w:val="005A37BF"/>
    <w:rsid w:val="005B0D8C"/>
    <w:rsid w:val="005E0411"/>
    <w:rsid w:val="005E1F43"/>
    <w:rsid w:val="005E4C84"/>
    <w:rsid w:val="00607B07"/>
    <w:rsid w:val="006438BA"/>
    <w:rsid w:val="00672A78"/>
    <w:rsid w:val="00685486"/>
    <w:rsid w:val="0069272A"/>
    <w:rsid w:val="006A0903"/>
    <w:rsid w:val="006A2147"/>
    <w:rsid w:val="006C44AD"/>
    <w:rsid w:val="006E1AC5"/>
    <w:rsid w:val="006F5AA5"/>
    <w:rsid w:val="00711E01"/>
    <w:rsid w:val="00726BB6"/>
    <w:rsid w:val="00771196"/>
    <w:rsid w:val="007A118F"/>
    <w:rsid w:val="007B0A64"/>
    <w:rsid w:val="007B6031"/>
    <w:rsid w:val="007C2CE7"/>
    <w:rsid w:val="007C3401"/>
    <w:rsid w:val="007D3801"/>
    <w:rsid w:val="007E602D"/>
    <w:rsid w:val="008154B7"/>
    <w:rsid w:val="00816BBA"/>
    <w:rsid w:val="008213F4"/>
    <w:rsid w:val="008B0C64"/>
    <w:rsid w:val="008B70C6"/>
    <w:rsid w:val="008C177E"/>
    <w:rsid w:val="008C366A"/>
    <w:rsid w:val="008D5CE8"/>
    <w:rsid w:val="008F51FD"/>
    <w:rsid w:val="00903B57"/>
    <w:rsid w:val="00911543"/>
    <w:rsid w:val="009364BE"/>
    <w:rsid w:val="00956636"/>
    <w:rsid w:val="00965540"/>
    <w:rsid w:val="009848FB"/>
    <w:rsid w:val="00994C4E"/>
    <w:rsid w:val="009C1C22"/>
    <w:rsid w:val="009C1CA6"/>
    <w:rsid w:val="009C5615"/>
    <w:rsid w:val="009C6074"/>
    <w:rsid w:val="00A20F59"/>
    <w:rsid w:val="00A44A3A"/>
    <w:rsid w:val="00A54220"/>
    <w:rsid w:val="00A959F1"/>
    <w:rsid w:val="00AB2046"/>
    <w:rsid w:val="00AC4C75"/>
    <w:rsid w:val="00AF6F64"/>
    <w:rsid w:val="00B2236E"/>
    <w:rsid w:val="00B44089"/>
    <w:rsid w:val="00B46090"/>
    <w:rsid w:val="00B60BB2"/>
    <w:rsid w:val="00B63B1E"/>
    <w:rsid w:val="00B6698E"/>
    <w:rsid w:val="00BC610D"/>
    <w:rsid w:val="00BD645D"/>
    <w:rsid w:val="00BD7692"/>
    <w:rsid w:val="00BF7A3C"/>
    <w:rsid w:val="00C116FD"/>
    <w:rsid w:val="00C171D3"/>
    <w:rsid w:val="00C3032A"/>
    <w:rsid w:val="00C40C5F"/>
    <w:rsid w:val="00C47288"/>
    <w:rsid w:val="00C579CD"/>
    <w:rsid w:val="00C76103"/>
    <w:rsid w:val="00C9236B"/>
    <w:rsid w:val="00CA0027"/>
    <w:rsid w:val="00CB2DE3"/>
    <w:rsid w:val="00CE3DCB"/>
    <w:rsid w:val="00D07BB5"/>
    <w:rsid w:val="00D61797"/>
    <w:rsid w:val="00D70A33"/>
    <w:rsid w:val="00D82299"/>
    <w:rsid w:val="00D82DFF"/>
    <w:rsid w:val="00DB5AED"/>
    <w:rsid w:val="00DE37E4"/>
    <w:rsid w:val="00DE3BEC"/>
    <w:rsid w:val="00E903C6"/>
    <w:rsid w:val="00E95B94"/>
    <w:rsid w:val="00EB1D10"/>
    <w:rsid w:val="00EC05A1"/>
    <w:rsid w:val="00ED05AB"/>
    <w:rsid w:val="00EE2399"/>
    <w:rsid w:val="00F42A2A"/>
    <w:rsid w:val="00F61527"/>
    <w:rsid w:val="00F735B2"/>
    <w:rsid w:val="00F85B39"/>
    <w:rsid w:val="00F904B6"/>
    <w:rsid w:val="00FA72BE"/>
    <w:rsid w:val="00FB7B85"/>
    <w:rsid w:val="00FC58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59C43"/>
  <w15:chartTrackingRefBased/>
  <w15:docId w15:val="{7C8EEDD3-C9F1-47B7-AEC5-7938DE4BC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147"/>
    <w:pPr>
      <w:keepNext/>
      <w:keepLines/>
      <w:spacing w:before="360" w:after="80"/>
      <w:outlineLvl w:val="0"/>
    </w:pPr>
    <w:rPr>
      <w:rFonts w:asciiTheme="majorHAnsi" w:eastAsiaTheme="majorEastAsia" w:hAnsiTheme="majorHAnsi" w:cstheme="majorBidi"/>
      <w:color w:val="000000" w:themeColor="text1"/>
      <w:sz w:val="32"/>
      <w:szCs w:val="40"/>
    </w:rPr>
  </w:style>
  <w:style w:type="paragraph" w:styleId="Heading2">
    <w:name w:val="heading 2"/>
    <w:basedOn w:val="Normal"/>
    <w:next w:val="Normal"/>
    <w:link w:val="Heading2Char"/>
    <w:uiPriority w:val="9"/>
    <w:unhideWhenUsed/>
    <w:qFormat/>
    <w:rsid w:val="00B46090"/>
    <w:pPr>
      <w:keepNext/>
      <w:keepLines/>
      <w:spacing w:before="160" w:after="80"/>
      <w:outlineLvl w:val="1"/>
    </w:pPr>
    <w:rPr>
      <w:rFonts w:asciiTheme="majorHAnsi" w:eastAsiaTheme="majorEastAsia" w:hAnsiTheme="majorHAnsi" w:cstheme="majorBidi"/>
      <w:sz w:val="28"/>
      <w:szCs w:val="32"/>
      <w:u w:val="single"/>
    </w:rPr>
  </w:style>
  <w:style w:type="paragraph" w:styleId="Heading3">
    <w:name w:val="heading 3"/>
    <w:basedOn w:val="Normal"/>
    <w:next w:val="Normal"/>
    <w:link w:val="Heading3Char"/>
    <w:uiPriority w:val="9"/>
    <w:unhideWhenUsed/>
    <w:qFormat/>
    <w:rsid w:val="00B46090"/>
    <w:pPr>
      <w:keepNext/>
      <w:keepLines/>
      <w:spacing w:before="160" w:after="80"/>
      <w:outlineLvl w:val="2"/>
    </w:pPr>
    <w:rPr>
      <w:rFonts w:eastAsiaTheme="majorEastAsia" w:cstheme="majorBidi"/>
      <w:szCs w:val="28"/>
    </w:rPr>
  </w:style>
  <w:style w:type="paragraph" w:styleId="Heading4">
    <w:name w:val="heading 4"/>
    <w:basedOn w:val="Normal"/>
    <w:next w:val="Normal"/>
    <w:link w:val="Heading4Char"/>
    <w:uiPriority w:val="9"/>
    <w:unhideWhenUsed/>
    <w:qFormat/>
    <w:rsid w:val="004D029E"/>
    <w:pPr>
      <w:keepNext/>
      <w:keepLines/>
      <w:spacing w:before="80" w:after="4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F904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04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04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04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04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147"/>
    <w:rPr>
      <w:rFonts w:asciiTheme="majorHAnsi" w:eastAsiaTheme="majorEastAsia" w:hAnsiTheme="majorHAnsi" w:cstheme="majorBidi"/>
      <w:color w:val="000000" w:themeColor="text1"/>
      <w:sz w:val="32"/>
      <w:szCs w:val="40"/>
    </w:rPr>
  </w:style>
  <w:style w:type="character" w:customStyle="1" w:styleId="Heading2Char">
    <w:name w:val="Heading 2 Char"/>
    <w:basedOn w:val="DefaultParagraphFont"/>
    <w:link w:val="Heading2"/>
    <w:uiPriority w:val="9"/>
    <w:rsid w:val="00B46090"/>
    <w:rPr>
      <w:rFonts w:asciiTheme="majorHAnsi" w:eastAsiaTheme="majorEastAsia" w:hAnsiTheme="majorHAnsi" w:cstheme="majorBidi"/>
      <w:sz w:val="28"/>
      <w:szCs w:val="32"/>
      <w:u w:val="single"/>
    </w:rPr>
  </w:style>
  <w:style w:type="character" w:customStyle="1" w:styleId="Heading3Char">
    <w:name w:val="Heading 3 Char"/>
    <w:basedOn w:val="DefaultParagraphFont"/>
    <w:link w:val="Heading3"/>
    <w:uiPriority w:val="9"/>
    <w:rsid w:val="00B46090"/>
    <w:rPr>
      <w:rFonts w:eastAsiaTheme="majorEastAsia" w:cstheme="majorBidi"/>
      <w:szCs w:val="28"/>
    </w:rPr>
  </w:style>
  <w:style w:type="character" w:customStyle="1" w:styleId="Heading4Char">
    <w:name w:val="Heading 4 Char"/>
    <w:basedOn w:val="DefaultParagraphFont"/>
    <w:link w:val="Heading4"/>
    <w:uiPriority w:val="9"/>
    <w:rsid w:val="004D029E"/>
    <w:rPr>
      <w:rFonts w:eastAsiaTheme="majorEastAsia" w:cstheme="majorBidi"/>
      <w:iCs/>
    </w:rPr>
  </w:style>
  <w:style w:type="character" w:customStyle="1" w:styleId="Heading5Char">
    <w:name w:val="Heading 5 Char"/>
    <w:basedOn w:val="DefaultParagraphFont"/>
    <w:link w:val="Heading5"/>
    <w:uiPriority w:val="9"/>
    <w:semiHidden/>
    <w:rsid w:val="00F904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04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04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04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04B6"/>
    <w:rPr>
      <w:rFonts w:eastAsiaTheme="majorEastAsia" w:cstheme="majorBidi"/>
      <w:color w:val="272727" w:themeColor="text1" w:themeTint="D8"/>
    </w:rPr>
  </w:style>
  <w:style w:type="paragraph" w:styleId="Title">
    <w:name w:val="Title"/>
    <w:basedOn w:val="Normal"/>
    <w:next w:val="Normal"/>
    <w:link w:val="TitleChar"/>
    <w:uiPriority w:val="10"/>
    <w:qFormat/>
    <w:rsid w:val="00F904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04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04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04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04B6"/>
    <w:pPr>
      <w:spacing w:before="160"/>
      <w:jc w:val="center"/>
    </w:pPr>
    <w:rPr>
      <w:i/>
      <w:iCs/>
      <w:color w:val="404040" w:themeColor="text1" w:themeTint="BF"/>
    </w:rPr>
  </w:style>
  <w:style w:type="character" w:customStyle="1" w:styleId="QuoteChar">
    <w:name w:val="Quote Char"/>
    <w:basedOn w:val="DefaultParagraphFont"/>
    <w:link w:val="Quote"/>
    <w:uiPriority w:val="29"/>
    <w:rsid w:val="00F904B6"/>
    <w:rPr>
      <w:i/>
      <w:iCs/>
      <w:color w:val="404040" w:themeColor="text1" w:themeTint="BF"/>
    </w:rPr>
  </w:style>
  <w:style w:type="paragraph" w:styleId="ListParagraph">
    <w:name w:val="List Paragraph"/>
    <w:basedOn w:val="Normal"/>
    <w:uiPriority w:val="34"/>
    <w:qFormat/>
    <w:rsid w:val="00F904B6"/>
    <w:pPr>
      <w:ind w:left="720"/>
      <w:contextualSpacing/>
    </w:pPr>
  </w:style>
  <w:style w:type="character" w:styleId="IntenseEmphasis">
    <w:name w:val="Intense Emphasis"/>
    <w:basedOn w:val="DefaultParagraphFont"/>
    <w:uiPriority w:val="21"/>
    <w:qFormat/>
    <w:rsid w:val="00F904B6"/>
    <w:rPr>
      <w:i/>
      <w:iCs/>
      <w:color w:val="0F4761" w:themeColor="accent1" w:themeShade="BF"/>
    </w:rPr>
  </w:style>
  <w:style w:type="paragraph" w:styleId="IntenseQuote">
    <w:name w:val="Intense Quote"/>
    <w:basedOn w:val="Normal"/>
    <w:next w:val="Normal"/>
    <w:link w:val="IntenseQuoteChar"/>
    <w:uiPriority w:val="30"/>
    <w:qFormat/>
    <w:rsid w:val="00F904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04B6"/>
    <w:rPr>
      <w:i/>
      <w:iCs/>
      <w:color w:val="0F4761" w:themeColor="accent1" w:themeShade="BF"/>
    </w:rPr>
  </w:style>
  <w:style w:type="character" w:styleId="IntenseReference">
    <w:name w:val="Intense Reference"/>
    <w:basedOn w:val="DefaultParagraphFont"/>
    <w:uiPriority w:val="32"/>
    <w:qFormat/>
    <w:rsid w:val="00F904B6"/>
    <w:rPr>
      <w:b/>
      <w:bCs/>
      <w:smallCaps/>
      <w:color w:val="0F4761" w:themeColor="accent1" w:themeShade="BF"/>
      <w:spacing w:val="5"/>
    </w:rPr>
  </w:style>
  <w:style w:type="paragraph" w:styleId="Caption">
    <w:name w:val="caption"/>
    <w:basedOn w:val="Normal"/>
    <w:next w:val="Normal"/>
    <w:uiPriority w:val="35"/>
    <w:unhideWhenUsed/>
    <w:qFormat/>
    <w:rsid w:val="00CB2DE3"/>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5A37BF"/>
    <w:rPr>
      <w:sz w:val="16"/>
      <w:szCs w:val="16"/>
    </w:rPr>
  </w:style>
  <w:style w:type="paragraph" w:styleId="CommentText">
    <w:name w:val="annotation text"/>
    <w:basedOn w:val="Normal"/>
    <w:link w:val="CommentTextChar"/>
    <w:uiPriority w:val="99"/>
    <w:unhideWhenUsed/>
    <w:rsid w:val="005A37BF"/>
    <w:pPr>
      <w:spacing w:line="240" w:lineRule="auto"/>
    </w:pPr>
    <w:rPr>
      <w:sz w:val="20"/>
      <w:szCs w:val="20"/>
    </w:rPr>
  </w:style>
  <w:style w:type="character" w:customStyle="1" w:styleId="CommentTextChar">
    <w:name w:val="Comment Text Char"/>
    <w:basedOn w:val="DefaultParagraphFont"/>
    <w:link w:val="CommentText"/>
    <w:uiPriority w:val="99"/>
    <w:rsid w:val="005A37BF"/>
    <w:rPr>
      <w:sz w:val="20"/>
      <w:szCs w:val="20"/>
    </w:rPr>
  </w:style>
  <w:style w:type="paragraph" w:styleId="CommentSubject">
    <w:name w:val="annotation subject"/>
    <w:basedOn w:val="CommentText"/>
    <w:next w:val="CommentText"/>
    <w:link w:val="CommentSubjectChar"/>
    <w:uiPriority w:val="99"/>
    <w:semiHidden/>
    <w:unhideWhenUsed/>
    <w:rsid w:val="005A37BF"/>
    <w:rPr>
      <w:b/>
      <w:bCs/>
    </w:rPr>
  </w:style>
  <w:style w:type="character" w:customStyle="1" w:styleId="CommentSubjectChar">
    <w:name w:val="Comment Subject Char"/>
    <w:basedOn w:val="CommentTextChar"/>
    <w:link w:val="CommentSubject"/>
    <w:uiPriority w:val="99"/>
    <w:semiHidden/>
    <w:rsid w:val="005A37BF"/>
    <w:rPr>
      <w:b/>
      <w:bCs/>
      <w:sz w:val="20"/>
      <w:szCs w:val="20"/>
    </w:rPr>
  </w:style>
  <w:style w:type="paragraph" w:styleId="NormalWeb">
    <w:name w:val="Normal (Web)"/>
    <w:basedOn w:val="Normal"/>
    <w:uiPriority w:val="99"/>
    <w:semiHidden/>
    <w:unhideWhenUsed/>
    <w:rsid w:val="003D000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8B0C64"/>
    <w:rPr>
      <w:color w:val="467886" w:themeColor="hyperlink"/>
      <w:u w:val="single"/>
    </w:rPr>
  </w:style>
  <w:style w:type="character" w:styleId="UnresolvedMention">
    <w:name w:val="Unresolved Mention"/>
    <w:basedOn w:val="DefaultParagraphFont"/>
    <w:uiPriority w:val="99"/>
    <w:semiHidden/>
    <w:unhideWhenUsed/>
    <w:rsid w:val="008B0C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002380">
      <w:bodyDiv w:val="1"/>
      <w:marLeft w:val="0"/>
      <w:marRight w:val="0"/>
      <w:marTop w:val="0"/>
      <w:marBottom w:val="0"/>
      <w:divBdr>
        <w:top w:val="none" w:sz="0" w:space="0" w:color="auto"/>
        <w:left w:val="none" w:sz="0" w:space="0" w:color="auto"/>
        <w:bottom w:val="none" w:sz="0" w:space="0" w:color="auto"/>
        <w:right w:val="none" w:sz="0" w:space="0" w:color="auto"/>
      </w:divBdr>
      <w:divsChild>
        <w:div w:id="398596791">
          <w:marLeft w:val="144"/>
          <w:marRight w:val="0"/>
          <w:marTop w:val="240"/>
          <w:marBottom w:val="40"/>
          <w:divBdr>
            <w:top w:val="none" w:sz="0" w:space="0" w:color="auto"/>
            <w:left w:val="none" w:sz="0" w:space="0" w:color="auto"/>
            <w:bottom w:val="none" w:sz="0" w:space="0" w:color="auto"/>
            <w:right w:val="none" w:sz="0" w:space="0" w:color="auto"/>
          </w:divBdr>
        </w:div>
        <w:div w:id="471023751">
          <w:marLeft w:val="144"/>
          <w:marRight w:val="0"/>
          <w:marTop w:val="240"/>
          <w:marBottom w:val="40"/>
          <w:divBdr>
            <w:top w:val="none" w:sz="0" w:space="0" w:color="auto"/>
            <w:left w:val="none" w:sz="0" w:space="0" w:color="auto"/>
            <w:bottom w:val="none" w:sz="0" w:space="0" w:color="auto"/>
            <w:right w:val="none" w:sz="0" w:space="0" w:color="auto"/>
          </w:divBdr>
        </w:div>
        <w:div w:id="687563078">
          <w:marLeft w:val="144"/>
          <w:marRight w:val="0"/>
          <w:marTop w:val="240"/>
          <w:marBottom w:val="40"/>
          <w:divBdr>
            <w:top w:val="none" w:sz="0" w:space="0" w:color="auto"/>
            <w:left w:val="none" w:sz="0" w:space="0" w:color="auto"/>
            <w:bottom w:val="none" w:sz="0" w:space="0" w:color="auto"/>
            <w:right w:val="none" w:sz="0" w:space="0" w:color="auto"/>
          </w:divBdr>
        </w:div>
        <w:div w:id="723798123">
          <w:marLeft w:val="605"/>
          <w:marRight w:val="0"/>
          <w:marTop w:val="40"/>
          <w:marBottom w:val="80"/>
          <w:divBdr>
            <w:top w:val="none" w:sz="0" w:space="0" w:color="auto"/>
            <w:left w:val="none" w:sz="0" w:space="0" w:color="auto"/>
            <w:bottom w:val="none" w:sz="0" w:space="0" w:color="auto"/>
            <w:right w:val="none" w:sz="0" w:space="0" w:color="auto"/>
          </w:divBdr>
        </w:div>
        <w:div w:id="775714596">
          <w:marLeft w:val="144"/>
          <w:marRight w:val="0"/>
          <w:marTop w:val="240"/>
          <w:marBottom w:val="40"/>
          <w:divBdr>
            <w:top w:val="none" w:sz="0" w:space="0" w:color="auto"/>
            <w:left w:val="none" w:sz="0" w:space="0" w:color="auto"/>
            <w:bottom w:val="none" w:sz="0" w:space="0" w:color="auto"/>
            <w:right w:val="none" w:sz="0" w:space="0" w:color="auto"/>
          </w:divBdr>
        </w:div>
        <w:div w:id="906766048">
          <w:marLeft w:val="144"/>
          <w:marRight w:val="0"/>
          <w:marTop w:val="240"/>
          <w:marBottom w:val="40"/>
          <w:divBdr>
            <w:top w:val="none" w:sz="0" w:space="0" w:color="auto"/>
            <w:left w:val="none" w:sz="0" w:space="0" w:color="auto"/>
            <w:bottom w:val="none" w:sz="0" w:space="0" w:color="auto"/>
            <w:right w:val="none" w:sz="0" w:space="0" w:color="auto"/>
          </w:divBdr>
        </w:div>
        <w:div w:id="967976657">
          <w:marLeft w:val="605"/>
          <w:marRight w:val="0"/>
          <w:marTop w:val="40"/>
          <w:marBottom w:val="80"/>
          <w:divBdr>
            <w:top w:val="none" w:sz="0" w:space="0" w:color="auto"/>
            <w:left w:val="none" w:sz="0" w:space="0" w:color="auto"/>
            <w:bottom w:val="none" w:sz="0" w:space="0" w:color="auto"/>
            <w:right w:val="none" w:sz="0" w:space="0" w:color="auto"/>
          </w:divBdr>
        </w:div>
        <w:div w:id="1188835516">
          <w:marLeft w:val="605"/>
          <w:marRight w:val="0"/>
          <w:marTop w:val="40"/>
          <w:marBottom w:val="80"/>
          <w:divBdr>
            <w:top w:val="none" w:sz="0" w:space="0" w:color="auto"/>
            <w:left w:val="none" w:sz="0" w:space="0" w:color="auto"/>
            <w:bottom w:val="none" w:sz="0" w:space="0" w:color="auto"/>
            <w:right w:val="none" w:sz="0" w:space="0" w:color="auto"/>
          </w:divBdr>
        </w:div>
        <w:div w:id="1244753774">
          <w:marLeft w:val="144"/>
          <w:marRight w:val="0"/>
          <w:marTop w:val="240"/>
          <w:marBottom w:val="40"/>
          <w:divBdr>
            <w:top w:val="none" w:sz="0" w:space="0" w:color="auto"/>
            <w:left w:val="none" w:sz="0" w:space="0" w:color="auto"/>
            <w:bottom w:val="none" w:sz="0" w:space="0" w:color="auto"/>
            <w:right w:val="none" w:sz="0" w:space="0" w:color="auto"/>
          </w:divBdr>
        </w:div>
        <w:div w:id="1407066815">
          <w:marLeft w:val="144"/>
          <w:marRight w:val="0"/>
          <w:marTop w:val="240"/>
          <w:marBottom w:val="40"/>
          <w:divBdr>
            <w:top w:val="none" w:sz="0" w:space="0" w:color="auto"/>
            <w:left w:val="none" w:sz="0" w:space="0" w:color="auto"/>
            <w:bottom w:val="none" w:sz="0" w:space="0" w:color="auto"/>
            <w:right w:val="none" w:sz="0" w:space="0" w:color="auto"/>
          </w:divBdr>
        </w:div>
        <w:div w:id="1434202012">
          <w:marLeft w:val="605"/>
          <w:marRight w:val="0"/>
          <w:marTop w:val="40"/>
          <w:marBottom w:val="80"/>
          <w:divBdr>
            <w:top w:val="none" w:sz="0" w:space="0" w:color="auto"/>
            <w:left w:val="none" w:sz="0" w:space="0" w:color="auto"/>
            <w:bottom w:val="none" w:sz="0" w:space="0" w:color="auto"/>
            <w:right w:val="none" w:sz="0" w:space="0" w:color="auto"/>
          </w:divBdr>
        </w:div>
        <w:div w:id="1748071421">
          <w:marLeft w:val="144"/>
          <w:marRight w:val="0"/>
          <w:marTop w:val="240"/>
          <w:marBottom w:val="40"/>
          <w:divBdr>
            <w:top w:val="none" w:sz="0" w:space="0" w:color="auto"/>
            <w:left w:val="none" w:sz="0" w:space="0" w:color="auto"/>
            <w:bottom w:val="none" w:sz="0" w:space="0" w:color="auto"/>
            <w:right w:val="none" w:sz="0" w:space="0" w:color="auto"/>
          </w:divBdr>
        </w:div>
        <w:div w:id="1960605097">
          <w:marLeft w:val="144"/>
          <w:marRight w:val="0"/>
          <w:marTop w:val="240"/>
          <w:marBottom w:val="40"/>
          <w:divBdr>
            <w:top w:val="none" w:sz="0" w:space="0" w:color="auto"/>
            <w:left w:val="none" w:sz="0" w:space="0" w:color="auto"/>
            <w:bottom w:val="none" w:sz="0" w:space="0" w:color="auto"/>
            <w:right w:val="none" w:sz="0" w:space="0" w:color="auto"/>
          </w:divBdr>
        </w:div>
      </w:divsChild>
    </w:div>
    <w:div w:id="227572161">
      <w:bodyDiv w:val="1"/>
      <w:marLeft w:val="0"/>
      <w:marRight w:val="0"/>
      <w:marTop w:val="0"/>
      <w:marBottom w:val="0"/>
      <w:divBdr>
        <w:top w:val="none" w:sz="0" w:space="0" w:color="auto"/>
        <w:left w:val="none" w:sz="0" w:space="0" w:color="auto"/>
        <w:bottom w:val="none" w:sz="0" w:space="0" w:color="auto"/>
        <w:right w:val="none" w:sz="0" w:space="0" w:color="auto"/>
      </w:divBdr>
      <w:divsChild>
        <w:div w:id="121390606">
          <w:marLeft w:val="605"/>
          <w:marRight w:val="0"/>
          <w:marTop w:val="40"/>
          <w:marBottom w:val="80"/>
          <w:divBdr>
            <w:top w:val="none" w:sz="0" w:space="0" w:color="auto"/>
            <w:left w:val="none" w:sz="0" w:space="0" w:color="auto"/>
            <w:bottom w:val="none" w:sz="0" w:space="0" w:color="auto"/>
            <w:right w:val="none" w:sz="0" w:space="0" w:color="auto"/>
          </w:divBdr>
        </w:div>
        <w:div w:id="521019141">
          <w:marLeft w:val="605"/>
          <w:marRight w:val="0"/>
          <w:marTop w:val="40"/>
          <w:marBottom w:val="80"/>
          <w:divBdr>
            <w:top w:val="none" w:sz="0" w:space="0" w:color="auto"/>
            <w:left w:val="none" w:sz="0" w:space="0" w:color="auto"/>
            <w:bottom w:val="none" w:sz="0" w:space="0" w:color="auto"/>
            <w:right w:val="none" w:sz="0" w:space="0" w:color="auto"/>
          </w:divBdr>
        </w:div>
        <w:div w:id="570896197">
          <w:marLeft w:val="144"/>
          <w:marRight w:val="0"/>
          <w:marTop w:val="240"/>
          <w:marBottom w:val="40"/>
          <w:divBdr>
            <w:top w:val="none" w:sz="0" w:space="0" w:color="auto"/>
            <w:left w:val="none" w:sz="0" w:space="0" w:color="auto"/>
            <w:bottom w:val="none" w:sz="0" w:space="0" w:color="auto"/>
            <w:right w:val="none" w:sz="0" w:space="0" w:color="auto"/>
          </w:divBdr>
        </w:div>
        <w:div w:id="940189479">
          <w:marLeft w:val="144"/>
          <w:marRight w:val="0"/>
          <w:marTop w:val="240"/>
          <w:marBottom w:val="40"/>
          <w:divBdr>
            <w:top w:val="none" w:sz="0" w:space="0" w:color="auto"/>
            <w:left w:val="none" w:sz="0" w:space="0" w:color="auto"/>
            <w:bottom w:val="none" w:sz="0" w:space="0" w:color="auto"/>
            <w:right w:val="none" w:sz="0" w:space="0" w:color="auto"/>
          </w:divBdr>
        </w:div>
        <w:div w:id="1287814847">
          <w:marLeft w:val="605"/>
          <w:marRight w:val="0"/>
          <w:marTop w:val="40"/>
          <w:marBottom w:val="80"/>
          <w:divBdr>
            <w:top w:val="none" w:sz="0" w:space="0" w:color="auto"/>
            <w:left w:val="none" w:sz="0" w:space="0" w:color="auto"/>
            <w:bottom w:val="none" w:sz="0" w:space="0" w:color="auto"/>
            <w:right w:val="none" w:sz="0" w:space="0" w:color="auto"/>
          </w:divBdr>
        </w:div>
        <w:div w:id="1360743676">
          <w:marLeft w:val="144"/>
          <w:marRight w:val="0"/>
          <w:marTop w:val="240"/>
          <w:marBottom w:val="40"/>
          <w:divBdr>
            <w:top w:val="none" w:sz="0" w:space="0" w:color="auto"/>
            <w:left w:val="none" w:sz="0" w:space="0" w:color="auto"/>
            <w:bottom w:val="none" w:sz="0" w:space="0" w:color="auto"/>
            <w:right w:val="none" w:sz="0" w:space="0" w:color="auto"/>
          </w:divBdr>
        </w:div>
        <w:div w:id="1404109788">
          <w:marLeft w:val="144"/>
          <w:marRight w:val="0"/>
          <w:marTop w:val="240"/>
          <w:marBottom w:val="40"/>
          <w:divBdr>
            <w:top w:val="none" w:sz="0" w:space="0" w:color="auto"/>
            <w:left w:val="none" w:sz="0" w:space="0" w:color="auto"/>
            <w:bottom w:val="none" w:sz="0" w:space="0" w:color="auto"/>
            <w:right w:val="none" w:sz="0" w:space="0" w:color="auto"/>
          </w:divBdr>
        </w:div>
        <w:div w:id="1702827417">
          <w:marLeft w:val="605"/>
          <w:marRight w:val="0"/>
          <w:marTop w:val="40"/>
          <w:marBottom w:val="80"/>
          <w:divBdr>
            <w:top w:val="none" w:sz="0" w:space="0" w:color="auto"/>
            <w:left w:val="none" w:sz="0" w:space="0" w:color="auto"/>
            <w:bottom w:val="none" w:sz="0" w:space="0" w:color="auto"/>
            <w:right w:val="none" w:sz="0" w:space="0" w:color="auto"/>
          </w:divBdr>
        </w:div>
        <w:div w:id="1817801394">
          <w:marLeft w:val="144"/>
          <w:marRight w:val="0"/>
          <w:marTop w:val="240"/>
          <w:marBottom w:val="40"/>
          <w:divBdr>
            <w:top w:val="none" w:sz="0" w:space="0" w:color="auto"/>
            <w:left w:val="none" w:sz="0" w:space="0" w:color="auto"/>
            <w:bottom w:val="none" w:sz="0" w:space="0" w:color="auto"/>
            <w:right w:val="none" w:sz="0" w:space="0" w:color="auto"/>
          </w:divBdr>
        </w:div>
        <w:div w:id="1938706639">
          <w:marLeft w:val="144"/>
          <w:marRight w:val="0"/>
          <w:marTop w:val="240"/>
          <w:marBottom w:val="40"/>
          <w:divBdr>
            <w:top w:val="none" w:sz="0" w:space="0" w:color="auto"/>
            <w:left w:val="none" w:sz="0" w:space="0" w:color="auto"/>
            <w:bottom w:val="none" w:sz="0" w:space="0" w:color="auto"/>
            <w:right w:val="none" w:sz="0" w:space="0" w:color="auto"/>
          </w:divBdr>
        </w:div>
        <w:div w:id="2082556975">
          <w:marLeft w:val="144"/>
          <w:marRight w:val="0"/>
          <w:marTop w:val="240"/>
          <w:marBottom w:val="40"/>
          <w:divBdr>
            <w:top w:val="none" w:sz="0" w:space="0" w:color="auto"/>
            <w:left w:val="none" w:sz="0" w:space="0" w:color="auto"/>
            <w:bottom w:val="none" w:sz="0" w:space="0" w:color="auto"/>
            <w:right w:val="none" w:sz="0" w:space="0" w:color="auto"/>
          </w:divBdr>
        </w:div>
        <w:div w:id="2098011431">
          <w:marLeft w:val="144"/>
          <w:marRight w:val="0"/>
          <w:marTop w:val="240"/>
          <w:marBottom w:val="40"/>
          <w:divBdr>
            <w:top w:val="none" w:sz="0" w:space="0" w:color="auto"/>
            <w:left w:val="none" w:sz="0" w:space="0" w:color="auto"/>
            <w:bottom w:val="none" w:sz="0" w:space="0" w:color="auto"/>
            <w:right w:val="none" w:sz="0" w:space="0" w:color="auto"/>
          </w:divBdr>
        </w:div>
        <w:div w:id="2128966017">
          <w:marLeft w:val="144"/>
          <w:marRight w:val="0"/>
          <w:marTop w:val="240"/>
          <w:marBottom w:val="40"/>
          <w:divBdr>
            <w:top w:val="none" w:sz="0" w:space="0" w:color="auto"/>
            <w:left w:val="none" w:sz="0" w:space="0" w:color="auto"/>
            <w:bottom w:val="none" w:sz="0" w:space="0" w:color="auto"/>
            <w:right w:val="none" w:sz="0" w:space="0" w:color="auto"/>
          </w:divBdr>
        </w:div>
      </w:divsChild>
    </w:div>
    <w:div w:id="2119987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8.xml"/><Relationship Id="rId18" Type="http://schemas.openxmlformats.org/officeDocument/2006/relationships/image" Target="media/image5.png"/><Relationship Id="rId26" Type="http://schemas.openxmlformats.org/officeDocument/2006/relationships/image" Target="media/image7.png"/><Relationship Id="rId39" Type="http://schemas.openxmlformats.org/officeDocument/2006/relationships/hyperlink" Target="https://www.usbr.gov/lc/region/pao/pdfiles/ca7pty.pdf" TargetMode="External"/><Relationship Id="rId21" Type="http://schemas.openxmlformats.org/officeDocument/2006/relationships/chart" Target="charts/chart10.xml"/><Relationship Id="rId34" Type="http://schemas.openxmlformats.org/officeDocument/2006/relationships/chart" Target="charts/chart21.xml"/><Relationship Id="rId42" Type="http://schemas.openxmlformats.org/officeDocument/2006/relationships/image" Target="media/image12.png"/><Relationship Id="rId47" Type="http://schemas.openxmlformats.org/officeDocument/2006/relationships/chart" Target="charts/chart25.xml"/><Relationship Id="rId50" Type="http://schemas.openxmlformats.org/officeDocument/2006/relationships/chart" Target="charts/chart28.xml"/><Relationship Id="rId55" Type="http://schemas.openxmlformats.org/officeDocument/2006/relationships/chart" Target="charts/chart33.xml"/><Relationship Id="rId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chart" Target="charts/chart17.xml"/><Relationship Id="rId11" Type="http://schemas.openxmlformats.org/officeDocument/2006/relationships/chart" Target="charts/chart6.xml"/><Relationship Id="rId24" Type="http://schemas.openxmlformats.org/officeDocument/2006/relationships/chart" Target="charts/chart13.xml"/><Relationship Id="rId32" Type="http://schemas.openxmlformats.org/officeDocument/2006/relationships/image" Target="media/image8.jpeg"/><Relationship Id="rId37" Type="http://schemas.openxmlformats.org/officeDocument/2006/relationships/chart" Target="charts/chart24.xml"/><Relationship Id="rId40" Type="http://schemas.openxmlformats.org/officeDocument/2006/relationships/image" Target="media/image10.png"/><Relationship Id="rId45" Type="http://schemas.microsoft.com/office/2016/09/relationships/commentsIds" Target="commentsIds.xml"/><Relationship Id="rId53" Type="http://schemas.openxmlformats.org/officeDocument/2006/relationships/chart" Target="charts/chart31.xml"/><Relationship Id="rId58" Type="http://schemas.openxmlformats.org/officeDocument/2006/relationships/chart" Target="charts/chart36.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chart" Target="charts/chart11.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2.xml"/><Relationship Id="rId43" Type="http://schemas.openxmlformats.org/officeDocument/2006/relationships/comments" Target="comments.xml"/><Relationship Id="rId48" Type="http://schemas.openxmlformats.org/officeDocument/2006/relationships/chart" Target="charts/chart26.xml"/><Relationship Id="rId56" Type="http://schemas.openxmlformats.org/officeDocument/2006/relationships/chart" Target="charts/chart34.xml"/><Relationship Id="rId8" Type="http://schemas.openxmlformats.org/officeDocument/2006/relationships/chart" Target="charts/chart3.xml"/><Relationship Id="rId51" Type="http://schemas.openxmlformats.org/officeDocument/2006/relationships/chart" Target="charts/chart29.xml"/><Relationship Id="rId3" Type="http://schemas.openxmlformats.org/officeDocument/2006/relationships/styles" Target="styles.xml"/><Relationship Id="rId12" Type="http://schemas.openxmlformats.org/officeDocument/2006/relationships/chart" Target="charts/chart7.xml"/><Relationship Id="rId17" Type="http://schemas.openxmlformats.org/officeDocument/2006/relationships/image" Target="media/image4.png"/><Relationship Id="rId25" Type="http://schemas.openxmlformats.org/officeDocument/2006/relationships/chart" Target="charts/chart14.xml"/><Relationship Id="rId33" Type="http://schemas.openxmlformats.org/officeDocument/2006/relationships/chart" Target="charts/chart20.xml"/><Relationship Id="rId38" Type="http://schemas.openxmlformats.org/officeDocument/2006/relationships/image" Target="media/image9.png"/><Relationship Id="rId46" Type="http://schemas.microsoft.com/office/2018/08/relationships/commentsExtensible" Target="commentsExtensible.xml"/><Relationship Id="rId59" Type="http://schemas.openxmlformats.org/officeDocument/2006/relationships/fontTable" Target="fontTable.xml"/><Relationship Id="rId20" Type="http://schemas.openxmlformats.org/officeDocument/2006/relationships/chart" Target="charts/chart9.xml"/><Relationship Id="rId41" Type="http://schemas.openxmlformats.org/officeDocument/2006/relationships/image" Target="media/image11.png"/><Relationship Id="rId54" Type="http://schemas.openxmlformats.org/officeDocument/2006/relationships/chart" Target="charts/chart32.xml"/><Relationship Id="rId1" Type="http://schemas.openxmlformats.org/officeDocument/2006/relationships/customXml" Target="../customXml/item1.xml"/><Relationship Id="rId6" Type="http://schemas.openxmlformats.org/officeDocument/2006/relationships/chart" Target="charts/chart1.xml"/><Relationship Id="rId15" Type="http://schemas.openxmlformats.org/officeDocument/2006/relationships/image" Target="media/image2.png"/><Relationship Id="rId23" Type="http://schemas.openxmlformats.org/officeDocument/2006/relationships/chart" Target="charts/chart12.xml"/><Relationship Id="rId28" Type="http://schemas.openxmlformats.org/officeDocument/2006/relationships/chart" Target="charts/chart16.xml"/><Relationship Id="rId36" Type="http://schemas.openxmlformats.org/officeDocument/2006/relationships/chart" Target="charts/chart23.xml"/><Relationship Id="rId49" Type="http://schemas.openxmlformats.org/officeDocument/2006/relationships/chart" Target="charts/chart27.xml"/><Relationship Id="rId57" Type="http://schemas.openxmlformats.org/officeDocument/2006/relationships/chart" Target="charts/chart35.xml"/><Relationship Id="rId10" Type="http://schemas.openxmlformats.org/officeDocument/2006/relationships/chart" Target="charts/chart5.xml"/><Relationship Id="rId31" Type="http://schemas.openxmlformats.org/officeDocument/2006/relationships/chart" Target="charts/chart19.xml"/><Relationship Id="rId44" Type="http://schemas.microsoft.com/office/2011/relationships/commentsExtended" Target="commentsExtended.xml"/><Relationship Id="rId52" Type="http://schemas.openxmlformats.org/officeDocument/2006/relationships/chart" Target="charts/chart30.xml"/><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1.xlsx"/></Relationships>
</file>

<file path=word/charts/_rels/chart12.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2.xlsx"/></Relationships>
</file>

<file path=word/charts/_rels/chart14.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3.xlsx"/></Relationships>
</file>

<file path=word/charts/_rels/chart16.xml.rels><?xml version="1.0" encoding="UTF-8" standalone="yes"?>
<Relationships xmlns="http://schemas.openxmlformats.org/package/2006/relationships"><Relationship Id="rId3" Type="http://schemas.openxmlformats.org/officeDocument/2006/relationships/oleObject" Target="file:///C:\Users\armen\Desktop\Drought%20Indicators%20-%20SoCal\Combining%20DWR%20with%20B132%20with%20MWD.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rmen\Desktop\Drought%20Indicators%20-%20SoCal\Analysis\Data%20Validation\Data%20Validation%20SWP%20-%20DWR%20B132%20MWD.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package" Target="../embeddings/Microsoft_Excel_Worksheet4.xlsx"/></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package" Target="../embeddings/Microsoft_Excel_Worksheet5.xlsx"/></Relationships>
</file>

<file path=word/charts/_rels/chart25.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24.xml"/><Relationship Id="rId1" Type="http://schemas.microsoft.com/office/2011/relationships/chartStyle" Target="style24.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25.xml"/><Relationship Id="rId1" Type="http://schemas.microsoft.com/office/2011/relationships/chartStyle" Target="style25.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26.xml"/><Relationship Id="rId1" Type="http://schemas.microsoft.com/office/2011/relationships/chartStyle" Target="style26.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armen\Desktop\Drought%20Indicators%20-%20SoCal\Supplies\Colorado\Colorado%20Meta.xlsx" TargetMode="External"/><Relationship Id="rId2" Type="http://schemas.microsoft.com/office/2011/relationships/chartColorStyle" Target="colors27.xml"/><Relationship Id="rId1" Type="http://schemas.microsoft.com/office/2011/relationships/chartStyle" Target="style27.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armen\Desktop\Drought%20Indicators%20-%20SoCal\Supplies\Colorado\Colorado%20Meta.xlsx" TargetMode="External"/><Relationship Id="rId2" Type="http://schemas.microsoft.com/office/2011/relationships/chartColorStyle" Target="colors28.xml"/><Relationship Id="rId1" Type="http://schemas.microsoft.com/office/2011/relationships/chartStyle" Target="style28.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armen\Desktop\Drought%20Indicators%20-%20SoCal\Supplies\Colorado\Colorado%20Analysis.xlsx" TargetMode="External"/><Relationship Id="rId2" Type="http://schemas.microsoft.com/office/2011/relationships/chartColorStyle" Target="colors29.xml"/><Relationship Id="rId1" Type="http://schemas.microsoft.com/office/2011/relationships/chartStyle" Target="style29.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armen\Desktop\Drought%20Indicators%20-%20SoCal\Analysis\Data%20Validation\Data%20Validation%20Colorado%20-%20DWR%20MWD%20USBR.xlsx" TargetMode="External"/><Relationship Id="rId2" Type="http://schemas.microsoft.com/office/2011/relationships/chartColorStyle" Target="colors30.xml"/><Relationship Id="rId1" Type="http://schemas.microsoft.com/office/2011/relationships/chartStyle" Target="style30.xml"/></Relationships>
</file>

<file path=word/charts/_rels/chart32.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31.xml"/><Relationship Id="rId1" Type="http://schemas.microsoft.com/office/2011/relationships/chartStyle" Target="style31.xml"/><Relationship Id="rId4" Type="http://schemas.openxmlformats.org/officeDocument/2006/relationships/package" Target="../embeddings/Microsoft_Excel_Worksheet6.xlsx"/></Relationships>
</file>

<file path=word/charts/_rels/chart33.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32.xml"/><Relationship Id="rId1" Type="http://schemas.microsoft.com/office/2011/relationships/chartStyle" Target="style32.xml"/><Relationship Id="rId4" Type="http://schemas.openxmlformats.org/officeDocument/2006/relationships/package" Target="../embeddings/Microsoft_Excel_Worksheet7.xlsx"/></Relationships>
</file>

<file path=word/charts/_rels/chart34.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33.xml"/><Relationship Id="rId1" Type="http://schemas.microsoft.com/office/2011/relationships/chartStyle" Target="style33.xml"/><Relationship Id="rId4" Type="http://schemas.openxmlformats.org/officeDocument/2006/relationships/package" Target="../embeddings/Microsoft_Excel_Worksheet8.xlsx"/></Relationships>
</file>

<file path=word/charts/_rels/chart35.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34.xml"/><Relationship Id="rId1" Type="http://schemas.microsoft.com/office/2011/relationships/chartStyle" Target="style34.xml"/><Relationship Id="rId4" Type="http://schemas.openxmlformats.org/officeDocument/2006/relationships/package" Target="../embeddings/Microsoft_Excel_Worksheet9.xlsx"/></Relationships>
</file>

<file path=word/charts/_rels/chart36.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35.xml"/><Relationship Id="rId1" Type="http://schemas.microsoft.com/office/2011/relationships/chartStyle" Target="style35.xml"/><Relationship Id="rId4" Type="http://schemas.openxmlformats.org/officeDocument/2006/relationships/package" Target="../embeddings/Microsoft_Excel_Worksheet10.xlsx"/></Relationships>
</file>

<file path=word/charts/_rels/chart4.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men\Desktop\Drought%20Indicators%20-%20SoCal\supply%20portfolios%20with%20colorado.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rmen\Desktop\Drought%20Indicators%20-%20SoCal\Main\SWP%20Allocations.csv"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8"/>
          <c:order val="0"/>
          <c:tx>
            <c:strRef>
              <c:f>Main!$Z$4</c:f>
              <c:strCache>
                <c:ptCount val="1"/>
                <c:pt idx="0">
                  <c:v>SWP</c:v>
                </c:pt>
              </c:strCache>
            </c:strRef>
          </c:tx>
          <c:spPr>
            <a:solidFill>
              <a:schemeClr val="accent3">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Z$5:$Z$22</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val>
          <c:extLst>
            <c:ext xmlns:c16="http://schemas.microsoft.com/office/drawing/2014/chart" uri="{C3380CC4-5D6E-409C-BE32-E72D297353CC}">
              <c16:uniqueId val="{00000000-C54D-4FB2-A957-11875D646675}"/>
            </c:ext>
          </c:extLst>
        </c:ser>
        <c:ser>
          <c:idx val="0"/>
          <c:order val="1"/>
          <c:tx>
            <c:strRef>
              <c:f>Main!$R$4</c:f>
              <c:strCache>
                <c:ptCount val="1"/>
                <c:pt idx="0">
                  <c:v>Colorado</c:v>
                </c:pt>
              </c:strCache>
            </c:strRef>
          </c:tx>
          <c:spPr>
            <a:solidFill>
              <a:schemeClr val="accent1"/>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R$5:$R$22</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val>
          <c:extLst>
            <c:ext xmlns:c16="http://schemas.microsoft.com/office/drawing/2014/chart" uri="{C3380CC4-5D6E-409C-BE32-E72D297353CC}">
              <c16:uniqueId val="{00000001-C54D-4FB2-A957-11875D646675}"/>
            </c:ext>
          </c:extLst>
        </c:ser>
        <c:ser>
          <c:idx val="4"/>
          <c:order val="2"/>
          <c:tx>
            <c:strRef>
              <c:f>Main!$V$4</c:f>
              <c:strCache>
                <c:ptCount val="1"/>
                <c:pt idx="0">
                  <c:v>Groundwater</c:v>
                </c:pt>
              </c:strCache>
            </c:strRef>
          </c:tx>
          <c:spPr>
            <a:solidFill>
              <a:schemeClr val="accent5"/>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V$5:$V$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val>
          <c:extLst>
            <c:ext xmlns:c16="http://schemas.microsoft.com/office/drawing/2014/chart" uri="{C3380CC4-5D6E-409C-BE32-E72D297353CC}">
              <c16:uniqueId val="{00000002-C54D-4FB2-A957-11875D646675}"/>
            </c:ext>
          </c:extLst>
        </c:ser>
        <c:ser>
          <c:idx val="6"/>
          <c:order val="3"/>
          <c:tx>
            <c:strRef>
              <c:f>Main!$X$4</c:f>
              <c:strCache>
                <c:ptCount val="1"/>
                <c:pt idx="0">
                  <c:v>LocalSupplies</c:v>
                </c:pt>
              </c:strCache>
            </c:strRef>
          </c:tx>
          <c:spPr>
            <a:solidFill>
              <a:schemeClr val="accent1">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X$5:$X$22</c:f>
              <c:numCache>
                <c:formatCode>General</c:formatCode>
                <c:ptCount val="18"/>
                <c:pt idx="0">
                  <c:v>144.9</c:v>
                </c:pt>
                <c:pt idx="1">
                  <c:v>122</c:v>
                </c:pt>
                <c:pt idx="2">
                  <c:v>100.8</c:v>
                </c:pt>
                <c:pt idx="3">
                  <c:v>189.2</c:v>
                </c:pt>
                <c:pt idx="4">
                  <c:v>231.3</c:v>
                </c:pt>
                <c:pt idx="5">
                  <c:v>141.30000000000001</c:v>
                </c:pt>
                <c:pt idx="6">
                  <c:v>201.6</c:v>
                </c:pt>
                <c:pt idx="7">
                  <c:v>179.9</c:v>
                </c:pt>
                <c:pt idx="8">
                  <c:v>220.29999999999899</c:v>
                </c:pt>
                <c:pt idx="9">
                  <c:v>214.3</c:v>
                </c:pt>
                <c:pt idx="10">
                  <c:v>236.5</c:v>
                </c:pt>
                <c:pt idx="11">
                  <c:v>196.5</c:v>
                </c:pt>
                <c:pt idx="12">
                  <c:v>168</c:v>
                </c:pt>
                <c:pt idx="13">
                  <c:v>164</c:v>
                </c:pt>
                <c:pt idx="14">
                  <c:v>90.399999999999906</c:v>
                </c:pt>
                <c:pt idx="15">
                  <c:v>107.6</c:v>
                </c:pt>
                <c:pt idx="16">
                  <c:v>170.7</c:v>
                </c:pt>
                <c:pt idx="17">
                  <c:v>173.6</c:v>
                </c:pt>
              </c:numCache>
            </c:numRef>
          </c:val>
          <c:extLst>
            <c:ext xmlns:c16="http://schemas.microsoft.com/office/drawing/2014/chart" uri="{C3380CC4-5D6E-409C-BE32-E72D297353CC}">
              <c16:uniqueId val="{00000003-C54D-4FB2-A957-11875D646675}"/>
            </c:ext>
          </c:extLst>
        </c:ser>
        <c:ser>
          <c:idx val="3"/>
          <c:order val="4"/>
          <c:tx>
            <c:strRef>
              <c:f>Main!$U$4</c:f>
              <c:strCache>
                <c:ptCount val="1"/>
                <c:pt idx="0">
                  <c:v>Federal</c:v>
                </c:pt>
              </c:strCache>
            </c:strRef>
          </c:tx>
          <c:spPr>
            <a:solidFill>
              <a:schemeClr val="accent4"/>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U$5:$U$22</c:f>
              <c:numCache>
                <c:formatCode>General</c:formatCode>
                <c:ptCount val="18"/>
                <c:pt idx="0">
                  <c:v>53.6</c:v>
                </c:pt>
                <c:pt idx="1">
                  <c:v>0.7</c:v>
                </c:pt>
                <c:pt idx="2">
                  <c:v>0.4</c:v>
                </c:pt>
                <c:pt idx="3">
                  <c:v>42.099999999999902</c:v>
                </c:pt>
                <c:pt idx="4">
                  <c:v>0.4</c:v>
                </c:pt>
                <c:pt idx="5">
                  <c:v>0</c:v>
                </c:pt>
                <c:pt idx="6">
                  <c:v>0.3</c:v>
                </c:pt>
                <c:pt idx="7">
                  <c:v>0.8</c:v>
                </c:pt>
                <c:pt idx="8">
                  <c:v>1.4</c:v>
                </c:pt>
                <c:pt idx="9">
                  <c:v>1.7</c:v>
                </c:pt>
                <c:pt idx="10">
                  <c:v>0.1</c:v>
                </c:pt>
                <c:pt idx="11">
                  <c:v>0</c:v>
                </c:pt>
                <c:pt idx="12">
                  <c:v>0.1</c:v>
                </c:pt>
                <c:pt idx="13">
                  <c:v>0.2</c:v>
                </c:pt>
                <c:pt idx="14">
                  <c:v>0.1</c:v>
                </c:pt>
                <c:pt idx="15">
                  <c:v>0</c:v>
                </c:pt>
                <c:pt idx="16">
                  <c:v>1.5</c:v>
                </c:pt>
                <c:pt idx="17">
                  <c:v>0.3</c:v>
                </c:pt>
              </c:numCache>
            </c:numRef>
          </c:val>
          <c:extLst>
            <c:ext xmlns:c16="http://schemas.microsoft.com/office/drawing/2014/chart" uri="{C3380CC4-5D6E-409C-BE32-E72D297353CC}">
              <c16:uniqueId val="{00000004-C54D-4FB2-A957-11875D646675}"/>
            </c:ext>
          </c:extLst>
        </c:ser>
        <c:ser>
          <c:idx val="5"/>
          <c:order val="5"/>
          <c:tx>
            <c:strRef>
              <c:f>Main!$W$4</c:f>
              <c:strCache>
                <c:ptCount val="1"/>
                <c:pt idx="0">
                  <c:v>Imports</c:v>
                </c:pt>
              </c:strCache>
            </c:strRef>
          </c:tx>
          <c:spPr>
            <a:solidFill>
              <a:schemeClr val="accent6"/>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W$5:$W$22</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val>
          <c:extLst>
            <c:ext xmlns:c16="http://schemas.microsoft.com/office/drawing/2014/chart" uri="{C3380CC4-5D6E-409C-BE32-E72D297353CC}">
              <c16:uniqueId val="{00000005-C54D-4FB2-A957-11875D646675}"/>
            </c:ext>
          </c:extLst>
        </c:ser>
        <c:ser>
          <c:idx val="1"/>
          <c:order val="6"/>
          <c:tx>
            <c:strRef>
              <c:f>Main!$S$4</c:f>
              <c:strCache>
                <c:ptCount val="1"/>
                <c:pt idx="0">
                  <c:v>Desalination</c:v>
                </c:pt>
              </c:strCache>
            </c:strRef>
          </c:tx>
          <c:spPr>
            <a:solidFill>
              <a:schemeClr val="accent2"/>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S$5:$S$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27.4</c:v>
                </c:pt>
                <c:pt idx="15">
                  <c:v>21.9</c:v>
                </c:pt>
                <c:pt idx="16">
                  <c:v>45.6</c:v>
                </c:pt>
                <c:pt idx="17">
                  <c:v>41.4</c:v>
                </c:pt>
              </c:numCache>
            </c:numRef>
          </c:val>
          <c:extLst>
            <c:ext xmlns:c16="http://schemas.microsoft.com/office/drawing/2014/chart" uri="{C3380CC4-5D6E-409C-BE32-E72D297353CC}">
              <c16:uniqueId val="{00000006-C54D-4FB2-A957-11875D646675}"/>
            </c:ext>
          </c:extLst>
        </c:ser>
        <c:ser>
          <c:idx val="7"/>
          <c:order val="7"/>
          <c:tx>
            <c:strRef>
              <c:f>Main!$Y$4</c:f>
              <c:strCache>
                <c:ptCount val="1"/>
                <c:pt idx="0">
                  <c:v>Other</c:v>
                </c:pt>
              </c:strCache>
            </c:strRef>
          </c:tx>
          <c:spPr>
            <a:solidFill>
              <a:schemeClr val="accent2">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Y$5:$Y$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7.100000000000001</c:v>
                </c:pt>
                <c:pt idx="15">
                  <c:v>0</c:v>
                </c:pt>
                <c:pt idx="16">
                  <c:v>0</c:v>
                </c:pt>
                <c:pt idx="17">
                  <c:v>0</c:v>
                </c:pt>
              </c:numCache>
            </c:numRef>
          </c:val>
          <c:extLst>
            <c:ext xmlns:c16="http://schemas.microsoft.com/office/drawing/2014/chart" uri="{C3380CC4-5D6E-409C-BE32-E72D297353CC}">
              <c16:uniqueId val="{00000007-C54D-4FB2-A957-11875D646675}"/>
            </c:ext>
          </c:extLst>
        </c:ser>
        <c:dLbls>
          <c:showLegendKey val="0"/>
          <c:showVal val="0"/>
          <c:showCatName val="0"/>
          <c:showSerName val="0"/>
          <c:showPercent val="0"/>
          <c:showBubbleSize val="0"/>
        </c:dLbls>
        <c:gapWidth val="44"/>
        <c:overlap val="100"/>
        <c:axId val="852591504"/>
        <c:axId val="852633616"/>
      </c:barChart>
      <c:catAx>
        <c:axId val="852591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633616"/>
        <c:crosses val="autoZero"/>
        <c:auto val="1"/>
        <c:lblAlgn val="ctr"/>
        <c:lblOffset val="100"/>
        <c:noMultiLvlLbl val="0"/>
      </c:catAx>
      <c:valAx>
        <c:axId val="8526336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illions of acre-fe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591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vs B135 S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9688976377952756E-2"/>
                  <c:y val="-0.151851487314085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42:$C$59</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6">
                  <c:v>1042.9000000000001</c:v>
                </c:pt>
                <c:pt idx="17">
                  <c:v>921.5</c:v>
                </c:pt>
              </c:numCache>
            </c:numRef>
          </c:xVal>
          <c:yVal>
            <c:numRef>
              <c:f>SWP!$B$42:$B$59</c:f>
              <c:numCache>
                <c:formatCode>General</c:formatCode>
                <c:ptCount val="18"/>
                <c:pt idx="0">
                  <c:v>1579654</c:v>
                </c:pt>
                <c:pt idx="1">
                  <c:v>1810398</c:v>
                </c:pt>
                <c:pt idx="2">
                  <c:v>1882962</c:v>
                </c:pt>
                <c:pt idx="3">
                  <c:v>1634643</c:v>
                </c:pt>
                <c:pt idx="4">
                  <c:v>1628244</c:v>
                </c:pt>
                <c:pt idx="5">
                  <c:v>1623899</c:v>
                </c:pt>
                <c:pt idx="6">
                  <c:v>987059</c:v>
                </c:pt>
                <c:pt idx="7">
                  <c:v>1027439</c:v>
                </c:pt>
                <c:pt idx="8">
                  <c:v>1550742</c:v>
                </c:pt>
                <c:pt idx="9">
                  <c:v>1785369</c:v>
                </c:pt>
                <c:pt idx="10">
                  <c:v>1414599</c:v>
                </c:pt>
                <c:pt idx="11">
                  <c:v>998351</c:v>
                </c:pt>
                <c:pt idx="12">
                  <c:v>428987</c:v>
                </c:pt>
                <c:pt idx="13">
                  <c:v>633401</c:v>
                </c:pt>
                <c:pt idx="14">
                  <c:v>1202465</c:v>
                </c:pt>
                <c:pt idx="15">
                  <c:v>1823884</c:v>
                </c:pt>
                <c:pt idx="16">
                  <c:v>784745</c:v>
                </c:pt>
                <c:pt idx="17">
                  <c:v>1516728</c:v>
                </c:pt>
              </c:numCache>
            </c:numRef>
          </c:yVal>
          <c:smooth val="0"/>
          <c:extLst>
            <c:ext xmlns:c16="http://schemas.microsoft.com/office/drawing/2014/chart" uri="{C3380CC4-5D6E-409C-BE32-E72D297353CC}">
              <c16:uniqueId val="{00000001-CDB3-42E0-B267-765C3608B429}"/>
            </c:ext>
          </c:extLst>
        </c:ser>
        <c:dLbls>
          <c:showLegendKey val="0"/>
          <c:showVal val="0"/>
          <c:showCatName val="0"/>
          <c:showSerName val="0"/>
          <c:showPercent val="0"/>
          <c:showBubbleSize val="0"/>
        </c:dLbls>
        <c:axId val="1178337279"/>
        <c:axId val="1504809855"/>
      </c:scatterChart>
      <c:valAx>
        <c:axId val="11783372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809855"/>
        <c:crosses val="autoZero"/>
        <c:crossBetween val="midCat"/>
      </c:valAx>
      <c:valAx>
        <c:axId val="15048098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3372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Comparison!$S$1</c:f>
              <c:strCache>
                <c:ptCount val="1"/>
                <c:pt idx="0">
                  <c:v>B135 SC CY</c:v>
                </c:pt>
              </c:strCache>
            </c:strRef>
          </c:tx>
          <c:spPr>
            <a:solidFill>
              <a:schemeClr val="accent3"/>
            </a:solidFill>
            <a:ln>
              <a:noFill/>
            </a:ln>
            <a:effectLst/>
          </c:spPr>
          <c:invertIfNegative val="0"/>
          <c:cat>
            <c:numRef>
              <c:f>Comparison!$R$42:$R$60</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mparison!$S$42:$S$60</c:f>
              <c:numCache>
                <c:formatCode>General</c:formatCode>
                <c:ptCount val="19"/>
                <c:pt idx="0">
                  <c:v>1579654</c:v>
                </c:pt>
                <c:pt idx="1">
                  <c:v>1810398</c:v>
                </c:pt>
                <c:pt idx="2">
                  <c:v>1882962</c:v>
                </c:pt>
                <c:pt idx="3">
                  <c:v>1634643</c:v>
                </c:pt>
                <c:pt idx="4">
                  <c:v>1628244</c:v>
                </c:pt>
                <c:pt idx="5">
                  <c:v>1623899</c:v>
                </c:pt>
                <c:pt idx="6">
                  <c:v>987059</c:v>
                </c:pt>
                <c:pt idx="7">
                  <c:v>1027439</c:v>
                </c:pt>
                <c:pt idx="8">
                  <c:v>1550742</c:v>
                </c:pt>
                <c:pt idx="9">
                  <c:v>1785369</c:v>
                </c:pt>
                <c:pt idx="10">
                  <c:v>1414599</c:v>
                </c:pt>
                <c:pt idx="11">
                  <c:v>998351</c:v>
                </c:pt>
                <c:pt idx="12">
                  <c:v>428987</c:v>
                </c:pt>
                <c:pt idx="13">
                  <c:v>633401</c:v>
                </c:pt>
                <c:pt idx="14">
                  <c:v>1202465</c:v>
                </c:pt>
                <c:pt idx="15">
                  <c:v>1823884</c:v>
                </c:pt>
                <c:pt idx="16">
                  <c:v>784745</c:v>
                </c:pt>
                <c:pt idx="17">
                  <c:v>1516728</c:v>
                </c:pt>
                <c:pt idx="18">
                  <c:v>520693</c:v>
                </c:pt>
              </c:numCache>
            </c:numRef>
          </c:val>
          <c:extLst>
            <c:ext xmlns:c16="http://schemas.microsoft.com/office/drawing/2014/chart" uri="{C3380CC4-5D6E-409C-BE32-E72D297353CC}">
              <c16:uniqueId val="{00000000-2C2A-4B4C-8CC7-3101CB6CB0A7}"/>
            </c:ext>
          </c:extLst>
        </c:ser>
        <c:ser>
          <c:idx val="3"/>
          <c:order val="1"/>
          <c:tx>
            <c:strRef>
              <c:f>Comparison!$U$1</c:f>
              <c:strCache>
                <c:ptCount val="1"/>
                <c:pt idx="0">
                  <c:v>DWR</c:v>
                </c:pt>
              </c:strCache>
            </c:strRef>
          </c:tx>
          <c:spPr>
            <a:solidFill>
              <a:schemeClr val="accent1">
                <a:lumMod val="60000"/>
              </a:schemeClr>
            </a:solidFill>
            <a:ln>
              <a:noFill/>
            </a:ln>
            <a:effectLst/>
          </c:spPr>
          <c:invertIfNegative val="0"/>
          <c:cat>
            <c:numRef>
              <c:f>Comparison!$R$42:$R$60</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mparison!$V$42:$V$60</c:f>
              <c:numCache>
                <c:formatCode>General</c:formatCode>
                <c:ptCount val="19"/>
                <c:pt idx="0">
                  <c:v>1533500</c:v>
                </c:pt>
                <c:pt idx="1">
                  <c:v>1712899.99999999</c:v>
                </c:pt>
                <c:pt idx="2">
                  <c:v>1836199.99999999</c:v>
                </c:pt>
                <c:pt idx="3">
                  <c:v>1528500</c:v>
                </c:pt>
                <c:pt idx="4">
                  <c:v>1469700</c:v>
                </c:pt>
                <c:pt idx="5">
                  <c:v>1596400</c:v>
                </c:pt>
                <c:pt idx="6">
                  <c:v>1269200</c:v>
                </c:pt>
                <c:pt idx="7">
                  <c:v>985700</c:v>
                </c:pt>
                <c:pt idx="8">
                  <c:v>826900</c:v>
                </c:pt>
                <c:pt idx="9">
                  <c:v>900699.99999999907</c:v>
                </c:pt>
                <c:pt idx="10">
                  <c:v>1170399.99999999</c:v>
                </c:pt>
                <c:pt idx="11">
                  <c:v>1060800</c:v>
                </c:pt>
                <c:pt idx="12">
                  <c:v>642900</c:v>
                </c:pt>
                <c:pt idx="13">
                  <c:v>456400</c:v>
                </c:pt>
                <c:pt idx="14">
                  <c:v>917300</c:v>
                </c:pt>
                <c:pt idx="15">
                  <c:v>0</c:v>
                </c:pt>
                <c:pt idx="16">
                  <c:v>1042900.0000000001</c:v>
                </c:pt>
                <c:pt idx="17">
                  <c:v>921500</c:v>
                </c:pt>
                <c:pt idx="18">
                  <c:v>1039599.9999999999</c:v>
                </c:pt>
              </c:numCache>
            </c:numRef>
          </c:val>
          <c:extLst>
            <c:ext xmlns:c16="http://schemas.microsoft.com/office/drawing/2014/chart" uri="{C3380CC4-5D6E-409C-BE32-E72D297353CC}">
              <c16:uniqueId val="{00000001-2C2A-4B4C-8CC7-3101CB6CB0A7}"/>
            </c:ext>
          </c:extLst>
        </c:ser>
        <c:dLbls>
          <c:showLegendKey val="0"/>
          <c:showVal val="0"/>
          <c:showCatName val="0"/>
          <c:showSerName val="0"/>
          <c:showPercent val="0"/>
          <c:showBubbleSize val="0"/>
        </c:dLbls>
        <c:gapWidth val="105"/>
        <c:axId val="1128453247"/>
        <c:axId val="1128454207"/>
      </c:barChart>
      <c:catAx>
        <c:axId val="1128453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454207"/>
        <c:crosses val="autoZero"/>
        <c:auto val="1"/>
        <c:lblAlgn val="ctr"/>
        <c:lblOffset val="100"/>
        <c:noMultiLvlLbl val="0"/>
      </c:catAx>
      <c:valAx>
        <c:axId val="1128454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453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with B132 SC deliveries converted to WY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798766404199475"/>
                  <c:y val="-0.209530110819480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K$71:$K$88</c:f>
              <c:numCache>
                <c:formatCode>General</c:formatCode>
                <c:ptCount val="18"/>
                <c:pt idx="0">
                  <c:v>1628441</c:v>
                </c:pt>
                <c:pt idx="1">
                  <c:v>1718688.75</c:v>
                </c:pt>
                <c:pt idx="2">
                  <c:v>1577128.75</c:v>
                </c:pt>
                <c:pt idx="3">
                  <c:v>1516150.75</c:v>
                </c:pt>
                <c:pt idx="4">
                  <c:v>1502812.5</c:v>
                </c:pt>
                <c:pt idx="5">
                  <c:v>1048656.75</c:v>
                </c:pt>
                <c:pt idx="6">
                  <c:v>922731.5</c:v>
                </c:pt>
                <c:pt idx="7">
                  <c:v>1297966</c:v>
                </c:pt>
                <c:pt idx="8">
                  <c:v>1620010.25</c:v>
                </c:pt>
                <c:pt idx="9">
                  <c:v>1340322.75</c:v>
                </c:pt>
                <c:pt idx="10">
                  <c:v>975639.25</c:v>
                </c:pt>
                <c:pt idx="11">
                  <c:v>513681.5</c:v>
                </c:pt>
                <c:pt idx="12">
                  <c:v>526992.5</c:v>
                </c:pt>
                <c:pt idx="13">
                  <c:v>956306.5</c:v>
                </c:pt>
                <c:pt idx="14">
                  <c:v>1490742.75</c:v>
                </c:pt>
                <c:pt idx="15">
                  <c:v>916248</c:v>
                </c:pt>
                <c:pt idx="16">
                  <c:v>1180257.75</c:v>
                </c:pt>
                <c:pt idx="17">
                  <c:v>660609.75</c:v>
                </c:pt>
              </c:numCache>
            </c:numRef>
          </c:xVal>
          <c:yVal>
            <c:numRef>
              <c:f>SWP!$L$71:$L$88</c:f>
              <c:numCache>
                <c:formatCode>General</c:formatCode>
                <c:ptCount val="18"/>
                <c:pt idx="0">
                  <c:v>1712899.99999999</c:v>
                </c:pt>
                <c:pt idx="1">
                  <c:v>1836199.99999999</c:v>
                </c:pt>
                <c:pt idx="2">
                  <c:v>1528500</c:v>
                </c:pt>
                <c:pt idx="3">
                  <c:v>1469700</c:v>
                </c:pt>
                <c:pt idx="4">
                  <c:v>1596400</c:v>
                </c:pt>
                <c:pt idx="5">
                  <c:v>1269200</c:v>
                </c:pt>
                <c:pt idx="6">
                  <c:v>985700</c:v>
                </c:pt>
                <c:pt idx="7">
                  <c:v>826900</c:v>
                </c:pt>
                <c:pt idx="8">
                  <c:v>900699.99999999907</c:v>
                </c:pt>
                <c:pt idx="9">
                  <c:v>1170399.99999999</c:v>
                </c:pt>
                <c:pt idx="10">
                  <c:v>1060800</c:v>
                </c:pt>
                <c:pt idx="11">
                  <c:v>642900</c:v>
                </c:pt>
                <c:pt idx="12">
                  <c:v>456400</c:v>
                </c:pt>
                <c:pt idx="13">
                  <c:v>917300</c:v>
                </c:pt>
                <c:pt idx="15">
                  <c:v>1042900.0000000001</c:v>
                </c:pt>
                <c:pt idx="16">
                  <c:v>921500</c:v>
                </c:pt>
                <c:pt idx="17">
                  <c:v>1039599.9999999999</c:v>
                </c:pt>
              </c:numCache>
            </c:numRef>
          </c:yVal>
          <c:smooth val="0"/>
          <c:extLst>
            <c:ext xmlns:c16="http://schemas.microsoft.com/office/drawing/2014/chart" uri="{C3380CC4-5D6E-409C-BE32-E72D297353CC}">
              <c16:uniqueId val="{00000001-8843-4E92-8ABA-3CB22CFB4AE9}"/>
            </c:ext>
          </c:extLst>
        </c:ser>
        <c:dLbls>
          <c:showLegendKey val="0"/>
          <c:showVal val="0"/>
          <c:showCatName val="0"/>
          <c:showSerName val="0"/>
          <c:showPercent val="0"/>
          <c:showBubbleSize val="0"/>
        </c:dLbls>
        <c:axId val="331462191"/>
        <c:axId val="331473231"/>
      </c:scatterChart>
      <c:valAx>
        <c:axId val="331462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73231"/>
        <c:crosses val="autoZero"/>
        <c:crossBetween val="midCat"/>
      </c:valAx>
      <c:valAx>
        <c:axId val="3314732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621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Comparison!$T$1</c:f>
              <c:strCache>
                <c:ptCount val="1"/>
                <c:pt idx="0">
                  <c:v>B132 WY</c:v>
                </c:pt>
              </c:strCache>
            </c:strRef>
          </c:tx>
          <c:spPr>
            <a:solidFill>
              <a:schemeClr val="accent3"/>
            </a:solidFill>
            <a:ln>
              <a:noFill/>
            </a:ln>
            <a:effectLst/>
          </c:spPr>
          <c:invertIfNegative val="0"/>
          <c:cat>
            <c:numRef>
              <c:f>Comparison!$R$42:$R$60</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mparison!$T$42:$T$60</c:f>
              <c:numCache>
                <c:formatCode>General</c:formatCode>
                <c:ptCount val="19"/>
                <c:pt idx="0">
                  <c:v>1456192</c:v>
                </c:pt>
                <c:pt idx="1">
                  <c:v>1752712</c:v>
                </c:pt>
                <c:pt idx="2">
                  <c:v>1864821</c:v>
                </c:pt>
                <c:pt idx="3">
                  <c:v>1696722.75</c:v>
                </c:pt>
                <c:pt idx="4">
                  <c:v>1629843.75</c:v>
                </c:pt>
                <c:pt idx="5">
                  <c:v>1624985.25</c:v>
                </c:pt>
                <c:pt idx="6">
                  <c:v>1146269</c:v>
                </c:pt>
                <c:pt idx="7">
                  <c:v>1017344</c:v>
                </c:pt>
                <c:pt idx="8">
                  <c:v>1419916.25</c:v>
                </c:pt>
                <c:pt idx="9">
                  <c:v>1726712.25</c:v>
                </c:pt>
                <c:pt idx="10">
                  <c:v>1507291.5</c:v>
                </c:pt>
                <c:pt idx="11">
                  <c:v>1102413</c:v>
                </c:pt>
                <c:pt idx="12">
                  <c:v>571328</c:v>
                </c:pt>
                <c:pt idx="13">
                  <c:v>582297.5</c:v>
                </c:pt>
                <c:pt idx="14">
                  <c:v>1060199</c:v>
                </c:pt>
                <c:pt idx="15">
                  <c:v>1668529.25</c:v>
                </c:pt>
                <c:pt idx="16">
                  <c:v>1044529.75</c:v>
                </c:pt>
                <c:pt idx="17">
                  <c:v>1333732.25</c:v>
                </c:pt>
              </c:numCache>
            </c:numRef>
          </c:val>
          <c:extLst>
            <c:ext xmlns:c16="http://schemas.microsoft.com/office/drawing/2014/chart" uri="{C3380CC4-5D6E-409C-BE32-E72D297353CC}">
              <c16:uniqueId val="{00000000-AB46-41B8-BAAE-CA067F3FF839}"/>
            </c:ext>
          </c:extLst>
        </c:ser>
        <c:ser>
          <c:idx val="3"/>
          <c:order val="1"/>
          <c:tx>
            <c:strRef>
              <c:f>Comparison!$U$1</c:f>
              <c:strCache>
                <c:ptCount val="1"/>
                <c:pt idx="0">
                  <c:v>DWR</c:v>
                </c:pt>
              </c:strCache>
            </c:strRef>
          </c:tx>
          <c:spPr>
            <a:solidFill>
              <a:schemeClr val="accent1">
                <a:lumMod val="60000"/>
              </a:schemeClr>
            </a:solidFill>
            <a:ln>
              <a:noFill/>
            </a:ln>
            <a:effectLst/>
          </c:spPr>
          <c:invertIfNegative val="0"/>
          <c:cat>
            <c:numRef>
              <c:f>Comparison!$R$42:$R$60</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mparison!$V$42:$V$60</c:f>
              <c:numCache>
                <c:formatCode>General</c:formatCode>
                <c:ptCount val="19"/>
                <c:pt idx="0">
                  <c:v>1533500</c:v>
                </c:pt>
                <c:pt idx="1">
                  <c:v>1712899.99999999</c:v>
                </c:pt>
                <c:pt idx="2">
                  <c:v>1836199.99999999</c:v>
                </c:pt>
                <c:pt idx="3">
                  <c:v>1528500</c:v>
                </c:pt>
                <c:pt idx="4">
                  <c:v>1469700</c:v>
                </c:pt>
                <c:pt idx="5">
                  <c:v>1596400</c:v>
                </c:pt>
                <c:pt idx="6">
                  <c:v>1269200</c:v>
                </c:pt>
                <c:pt idx="7">
                  <c:v>985700</c:v>
                </c:pt>
                <c:pt idx="8">
                  <c:v>826900</c:v>
                </c:pt>
                <c:pt idx="9">
                  <c:v>900699.99999999907</c:v>
                </c:pt>
                <c:pt idx="10">
                  <c:v>1170399.99999999</c:v>
                </c:pt>
                <c:pt idx="11">
                  <c:v>1060800</c:v>
                </c:pt>
                <c:pt idx="12">
                  <c:v>642900</c:v>
                </c:pt>
                <c:pt idx="13">
                  <c:v>456400</c:v>
                </c:pt>
                <c:pt idx="14">
                  <c:v>917300</c:v>
                </c:pt>
                <c:pt idx="15">
                  <c:v>0</c:v>
                </c:pt>
                <c:pt idx="16">
                  <c:v>1042900.0000000001</c:v>
                </c:pt>
                <c:pt idx="17">
                  <c:v>921500</c:v>
                </c:pt>
                <c:pt idx="18">
                  <c:v>1039599.9999999999</c:v>
                </c:pt>
              </c:numCache>
            </c:numRef>
          </c:val>
          <c:extLst>
            <c:ext xmlns:c16="http://schemas.microsoft.com/office/drawing/2014/chart" uri="{C3380CC4-5D6E-409C-BE32-E72D297353CC}">
              <c16:uniqueId val="{00000001-AB46-41B8-BAAE-CA067F3FF839}"/>
            </c:ext>
          </c:extLst>
        </c:ser>
        <c:dLbls>
          <c:showLegendKey val="0"/>
          <c:showVal val="0"/>
          <c:showCatName val="0"/>
          <c:showSerName val="0"/>
          <c:showPercent val="0"/>
          <c:showBubbleSize val="0"/>
        </c:dLbls>
        <c:gapWidth val="105"/>
        <c:axId val="1128453247"/>
        <c:axId val="1128454207"/>
      </c:barChart>
      <c:catAx>
        <c:axId val="1128453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454207"/>
        <c:crosses val="autoZero"/>
        <c:auto val="1"/>
        <c:lblAlgn val="ctr"/>
        <c:lblOffset val="100"/>
        <c:noMultiLvlLbl val="0"/>
      </c:catAx>
      <c:valAx>
        <c:axId val="1128454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453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vs MW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9688976377952756E-2"/>
                  <c:y val="-0.151851487314085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42:$C$55</c:f>
              <c:numCache>
                <c:formatCode>General</c:formatCode>
                <c:ptCount val="14"/>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numCache>
            </c:numRef>
          </c:xVal>
          <c:yVal>
            <c:numRef>
              <c:f>SWP!$D$42:$D$55</c:f>
              <c:numCache>
                <c:formatCode>#,##0</c:formatCode>
                <c:ptCount val="14"/>
                <c:pt idx="0">
                  <c:v>1415000</c:v>
                </c:pt>
                <c:pt idx="1">
                  <c:v>1561000</c:v>
                </c:pt>
                <c:pt idx="2">
                  <c:v>1802000</c:v>
                </c:pt>
                <c:pt idx="3">
                  <c:v>1525000</c:v>
                </c:pt>
                <c:pt idx="4">
                  <c:v>1695000</c:v>
                </c:pt>
                <c:pt idx="5">
                  <c:v>1648000</c:v>
                </c:pt>
                <c:pt idx="6">
                  <c:v>1037000</c:v>
                </c:pt>
                <c:pt idx="7">
                  <c:v>908000</c:v>
                </c:pt>
                <c:pt idx="8">
                  <c:v>1129000</c:v>
                </c:pt>
                <c:pt idx="9">
                  <c:v>1379000</c:v>
                </c:pt>
                <c:pt idx="10">
                  <c:v>1252000</c:v>
                </c:pt>
                <c:pt idx="11">
                  <c:v>974000</c:v>
                </c:pt>
                <c:pt idx="12">
                  <c:v>607000</c:v>
                </c:pt>
                <c:pt idx="13">
                  <c:v>550000</c:v>
                </c:pt>
              </c:numCache>
            </c:numRef>
          </c:yVal>
          <c:smooth val="0"/>
          <c:extLst>
            <c:ext xmlns:c16="http://schemas.microsoft.com/office/drawing/2014/chart" uri="{C3380CC4-5D6E-409C-BE32-E72D297353CC}">
              <c16:uniqueId val="{00000001-0C65-42F7-B972-1FA7DF60ADD5}"/>
            </c:ext>
          </c:extLst>
        </c:ser>
        <c:dLbls>
          <c:showLegendKey val="0"/>
          <c:showVal val="0"/>
          <c:showCatName val="0"/>
          <c:showSerName val="0"/>
          <c:showPercent val="0"/>
          <c:showBubbleSize val="0"/>
        </c:dLbls>
        <c:axId val="1178337279"/>
        <c:axId val="1504809855"/>
      </c:scatterChart>
      <c:valAx>
        <c:axId val="11783372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809855"/>
        <c:crosses val="autoZero"/>
        <c:crossBetween val="midCat"/>
      </c:valAx>
      <c:valAx>
        <c:axId val="150480985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3372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Comparison B132 Monthly-annual '!$R$3</c:f>
              <c:strCache>
                <c:ptCount val="1"/>
                <c:pt idx="0">
                  <c:v>Monthly Data</c:v>
                </c:pt>
              </c:strCache>
            </c:strRef>
          </c:tx>
          <c:spPr>
            <a:solidFill>
              <a:schemeClr val="accent2"/>
            </a:solidFill>
            <a:ln>
              <a:noFill/>
            </a:ln>
            <a:effectLst/>
          </c:spPr>
          <c:invertIfNegative val="0"/>
          <c:cat>
            <c:numRef>
              <c:f>'Comparison B132 Monthly-annual '!$Q$5:$Q$13</c:f>
              <c:numCache>
                <c:formatCode>General</c:formatCode>
                <c:ptCount val="9"/>
                <c:pt idx="0">
                  <c:v>2012</c:v>
                </c:pt>
                <c:pt idx="1">
                  <c:v>2013</c:v>
                </c:pt>
                <c:pt idx="2">
                  <c:v>2014</c:v>
                </c:pt>
                <c:pt idx="3">
                  <c:v>2015</c:v>
                </c:pt>
                <c:pt idx="4">
                  <c:v>2016</c:v>
                </c:pt>
                <c:pt idx="5">
                  <c:v>2017</c:v>
                </c:pt>
                <c:pt idx="6">
                  <c:v>2018</c:v>
                </c:pt>
                <c:pt idx="7">
                  <c:v>2019</c:v>
                </c:pt>
                <c:pt idx="8">
                  <c:v>2020</c:v>
                </c:pt>
              </c:numCache>
            </c:numRef>
          </c:cat>
          <c:val>
            <c:numRef>
              <c:f>'Comparison B132 Monthly-annual '!$R$5:$R$13</c:f>
              <c:numCache>
                <c:formatCode>#,##0</c:formatCode>
                <c:ptCount val="9"/>
                <c:pt idx="0">
                  <c:v>1252000</c:v>
                </c:pt>
                <c:pt idx="1">
                  <c:v>974000</c:v>
                </c:pt>
                <c:pt idx="2">
                  <c:v>607000</c:v>
                </c:pt>
                <c:pt idx="3">
                  <c:v>550000</c:v>
                </c:pt>
                <c:pt idx="4">
                  <c:v>1009000</c:v>
                </c:pt>
                <c:pt idx="5">
                  <c:v>1473000</c:v>
                </c:pt>
                <c:pt idx="6">
                  <c:v>845000</c:v>
                </c:pt>
                <c:pt idx="7">
                  <c:v>1232000</c:v>
                </c:pt>
                <c:pt idx="8">
                  <c:v>588000</c:v>
                </c:pt>
              </c:numCache>
            </c:numRef>
          </c:val>
          <c:extLst>
            <c:ext xmlns:c16="http://schemas.microsoft.com/office/drawing/2014/chart" uri="{C3380CC4-5D6E-409C-BE32-E72D297353CC}">
              <c16:uniqueId val="{00000000-D4CF-4AA5-879A-9B2D2A51449A}"/>
            </c:ext>
          </c:extLst>
        </c:ser>
        <c:ser>
          <c:idx val="2"/>
          <c:order val="1"/>
          <c:tx>
            <c:strRef>
              <c:f>'Comparison B132 Monthly-annual '!$S$3</c:f>
              <c:strCache>
                <c:ptCount val="1"/>
                <c:pt idx="0">
                  <c:v>Annual</c:v>
                </c:pt>
              </c:strCache>
            </c:strRef>
          </c:tx>
          <c:spPr>
            <a:solidFill>
              <a:schemeClr val="accent3"/>
            </a:solidFill>
            <a:ln>
              <a:noFill/>
            </a:ln>
            <a:effectLst/>
          </c:spPr>
          <c:invertIfNegative val="0"/>
          <c:cat>
            <c:numRef>
              <c:f>'Comparison B132 Monthly-annual '!$Q$5:$Q$13</c:f>
              <c:numCache>
                <c:formatCode>General</c:formatCode>
                <c:ptCount val="9"/>
                <c:pt idx="0">
                  <c:v>2012</c:v>
                </c:pt>
                <c:pt idx="1">
                  <c:v>2013</c:v>
                </c:pt>
                <c:pt idx="2">
                  <c:v>2014</c:v>
                </c:pt>
                <c:pt idx="3">
                  <c:v>2015</c:v>
                </c:pt>
                <c:pt idx="4">
                  <c:v>2016</c:v>
                </c:pt>
                <c:pt idx="5">
                  <c:v>2017</c:v>
                </c:pt>
                <c:pt idx="6">
                  <c:v>2018</c:v>
                </c:pt>
                <c:pt idx="7">
                  <c:v>2019</c:v>
                </c:pt>
                <c:pt idx="8">
                  <c:v>2020</c:v>
                </c:pt>
              </c:numCache>
            </c:numRef>
          </c:cat>
          <c:val>
            <c:numRef>
              <c:f>'Comparison B132 Monthly-annual '!$S$5:$S$13</c:f>
              <c:numCache>
                <c:formatCode>General</c:formatCode>
                <c:ptCount val="9"/>
                <c:pt idx="0">
                  <c:v>1088432</c:v>
                </c:pt>
                <c:pt idx="1">
                  <c:v>885958</c:v>
                </c:pt>
                <c:pt idx="2">
                  <c:v>372392</c:v>
                </c:pt>
                <c:pt idx="3">
                  <c:v>573526</c:v>
                </c:pt>
                <c:pt idx="4">
                  <c:v>1040842</c:v>
                </c:pt>
                <c:pt idx="5">
                  <c:v>1446059</c:v>
                </c:pt>
                <c:pt idx="6">
                  <c:v>659652</c:v>
                </c:pt>
                <c:pt idx="7">
                  <c:v>1185086</c:v>
                </c:pt>
                <c:pt idx="8">
                  <c:v>432126</c:v>
                </c:pt>
              </c:numCache>
            </c:numRef>
          </c:val>
          <c:extLst>
            <c:ext xmlns:c16="http://schemas.microsoft.com/office/drawing/2014/chart" uri="{C3380CC4-5D6E-409C-BE32-E72D297353CC}">
              <c16:uniqueId val="{00000001-D4CF-4AA5-879A-9B2D2A51449A}"/>
            </c:ext>
          </c:extLst>
        </c:ser>
        <c:dLbls>
          <c:showLegendKey val="0"/>
          <c:showVal val="0"/>
          <c:showCatName val="0"/>
          <c:showSerName val="0"/>
          <c:showPercent val="0"/>
          <c:showBubbleSize val="0"/>
        </c:dLbls>
        <c:gapWidth val="219"/>
        <c:overlap val="-27"/>
        <c:axId val="595059263"/>
        <c:axId val="595062143"/>
      </c:barChart>
      <c:catAx>
        <c:axId val="595059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062143"/>
        <c:crosses val="autoZero"/>
        <c:auto val="1"/>
        <c:lblAlgn val="ctr"/>
        <c:lblOffset val="100"/>
        <c:noMultiLvlLbl val="0"/>
      </c:catAx>
      <c:valAx>
        <c:axId val="59506214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0592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B132 MWD deliveries vs MW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6.9704286964129489E-2"/>
                  <c:y val="-0.1107819335083114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E$16:$E$55</c:f>
              <c:numCache>
                <c:formatCode>General</c:formatCode>
                <c:ptCount val="40"/>
                <c:pt idx="0">
                  <c:v>618451</c:v>
                </c:pt>
                <c:pt idx="1">
                  <c:v>189755</c:v>
                </c:pt>
                <c:pt idx="2">
                  <c:v>507565</c:v>
                </c:pt>
                <c:pt idx="3">
                  <c:v>477074</c:v>
                </c:pt>
                <c:pt idx="4">
                  <c:v>531727</c:v>
                </c:pt>
                <c:pt idx="5">
                  <c:v>795846</c:v>
                </c:pt>
                <c:pt idx="6">
                  <c:v>691192</c:v>
                </c:pt>
                <c:pt idx="7">
                  <c:v>343521</c:v>
                </c:pt>
                <c:pt idx="8">
                  <c:v>457582</c:v>
                </c:pt>
                <c:pt idx="9">
                  <c:v>683625</c:v>
                </c:pt>
                <c:pt idx="10">
                  <c:v>708840</c:v>
                </c:pt>
                <c:pt idx="11">
                  <c:v>712424</c:v>
                </c:pt>
                <c:pt idx="12">
                  <c:v>902564</c:v>
                </c:pt>
                <c:pt idx="13">
                  <c:v>1156698</c:v>
                </c:pt>
                <c:pt idx="14">
                  <c:v>1396423</c:v>
                </c:pt>
                <c:pt idx="15">
                  <c:v>391447</c:v>
                </c:pt>
                <c:pt idx="16">
                  <c:v>710313</c:v>
                </c:pt>
                <c:pt idx="17">
                  <c:v>652190</c:v>
                </c:pt>
                <c:pt idx="18">
                  <c:v>807866</c:v>
                </c:pt>
                <c:pt idx="19">
                  <c:v>436042</c:v>
                </c:pt>
                <c:pt idx="20">
                  <c:v>593380</c:v>
                </c:pt>
                <c:pt idx="21">
                  <c:v>721810</c:v>
                </c:pt>
                <c:pt idx="22">
                  <c:v>410065</c:v>
                </c:pt>
                <c:pt idx="23">
                  <c:v>852617</c:v>
                </c:pt>
                <c:pt idx="24">
                  <c:v>1522412</c:v>
                </c:pt>
                <c:pt idx="25">
                  <c:v>1023169</c:v>
                </c:pt>
                <c:pt idx="26">
                  <c:v>1408919</c:v>
                </c:pt>
                <c:pt idx="27">
                  <c:v>1701615</c:v>
                </c:pt>
                <c:pt idx="28">
                  <c:v>1724380</c:v>
                </c:pt>
                <c:pt idx="29">
                  <c:v>1528045</c:v>
                </c:pt>
                <c:pt idx="30">
                  <c:v>1512186</c:v>
                </c:pt>
                <c:pt idx="31">
                  <c:v>1499688</c:v>
                </c:pt>
                <c:pt idx="32">
                  <c:v>898313</c:v>
                </c:pt>
                <c:pt idx="33">
                  <c:v>930871</c:v>
                </c:pt>
                <c:pt idx="34">
                  <c:v>1420331</c:v>
                </c:pt>
                <c:pt idx="35">
                  <c:v>1686570</c:v>
                </c:pt>
                <c:pt idx="36">
                  <c:v>1224907</c:v>
                </c:pt>
                <c:pt idx="37">
                  <c:v>892550</c:v>
                </c:pt>
                <c:pt idx="38">
                  <c:v>387392</c:v>
                </c:pt>
                <c:pt idx="39">
                  <c:v>573526</c:v>
                </c:pt>
              </c:numCache>
            </c:numRef>
          </c:xVal>
          <c:yVal>
            <c:numRef>
              <c:f>SWP!$D$16:$D$55</c:f>
              <c:numCache>
                <c:formatCode>#,##0</c:formatCode>
                <c:ptCount val="40"/>
                <c:pt idx="0">
                  <c:v>638000</c:v>
                </c:pt>
                <c:pt idx="1">
                  <c:v>209000</c:v>
                </c:pt>
                <c:pt idx="2">
                  <c:v>576000</c:v>
                </c:pt>
                <c:pt idx="3">
                  <c:v>532000</c:v>
                </c:pt>
                <c:pt idx="4">
                  <c:v>560000</c:v>
                </c:pt>
                <c:pt idx="5">
                  <c:v>827000</c:v>
                </c:pt>
                <c:pt idx="6">
                  <c:v>737000</c:v>
                </c:pt>
                <c:pt idx="7">
                  <c:v>410000</c:v>
                </c:pt>
                <c:pt idx="8">
                  <c:v>498000</c:v>
                </c:pt>
                <c:pt idx="9">
                  <c:v>728000</c:v>
                </c:pt>
                <c:pt idx="10">
                  <c:v>756000</c:v>
                </c:pt>
                <c:pt idx="11">
                  <c:v>763000</c:v>
                </c:pt>
                <c:pt idx="12">
                  <c:v>957000</c:v>
                </c:pt>
                <c:pt idx="13">
                  <c:v>1215000</c:v>
                </c:pt>
                <c:pt idx="14">
                  <c:v>1458000</c:v>
                </c:pt>
                <c:pt idx="15">
                  <c:v>625000</c:v>
                </c:pt>
                <c:pt idx="16">
                  <c:v>744000</c:v>
                </c:pt>
                <c:pt idx="17">
                  <c:v>663000</c:v>
                </c:pt>
                <c:pt idx="18">
                  <c:v>845000</c:v>
                </c:pt>
                <c:pt idx="19">
                  <c:v>451000</c:v>
                </c:pt>
                <c:pt idx="20">
                  <c:v>663000</c:v>
                </c:pt>
                <c:pt idx="21">
                  <c:v>724000</c:v>
                </c:pt>
                <c:pt idx="22">
                  <c:v>521000</c:v>
                </c:pt>
                <c:pt idx="23">
                  <c:v>792000</c:v>
                </c:pt>
                <c:pt idx="24">
                  <c:v>1473000</c:v>
                </c:pt>
                <c:pt idx="25">
                  <c:v>1119000</c:v>
                </c:pt>
                <c:pt idx="26">
                  <c:v>1415000</c:v>
                </c:pt>
                <c:pt idx="27">
                  <c:v>1561000</c:v>
                </c:pt>
                <c:pt idx="28">
                  <c:v>1802000</c:v>
                </c:pt>
                <c:pt idx="29">
                  <c:v>1525000</c:v>
                </c:pt>
                <c:pt idx="30">
                  <c:v>1695000</c:v>
                </c:pt>
                <c:pt idx="31">
                  <c:v>1648000</c:v>
                </c:pt>
                <c:pt idx="32">
                  <c:v>1037000</c:v>
                </c:pt>
                <c:pt idx="33">
                  <c:v>908000</c:v>
                </c:pt>
                <c:pt idx="34">
                  <c:v>1129000</c:v>
                </c:pt>
                <c:pt idx="35">
                  <c:v>1379000</c:v>
                </c:pt>
                <c:pt idx="36">
                  <c:v>1252000</c:v>
                </c:pt>
                <c:pt idx="37">
                  <c:v>974000</c:v>
                </c:pt>
                <c:pt idx="38">
                  <c:v>607000</c:v>
                </c:pt>
                <c:pt idx="39">
                  <c:v>550000</c:v>
                </c:pt>
              </c:numCache>
            </c:numRef>
          </c:yVal>
          <c:smooth val="0"/>
          <c:extLst>
            <c:ext xmlns:c16="http://schemas.microsoft.com/office/drawing/2014/chart" uri="{C3380CC4-5D6E-409C-BE32-E72D297353CC}">
              <c16:uniqueId val="{00000001-CD75-4535-9B8B-C971BA89662C}"/>
            </c:ext>
          </c:extLst>
        </c:ser>
        <c:dLbls>
          <c:showLegendKey val="0"/>
          <c:showVal val="0"/>
          <c:showCatName val="0"/>
          <c:showSerName val="0"/>
          <c:showPercent val="0"/>
          <c:showBubbleSize val="0"/>
        </c:dLbls>
        <c:axId val="590541855"/>
        <c:axId val="590542335"/>
      </c:scatterChart>
      <c:valAx>
        <c:axId val="5905418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542335"/>
        <c:crosses val="autoZero"/>
        <c:crossBetween val="midCat"/>
      </c:valAx>
      <c:valAx>
        <c:axId val="59054233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541855"/>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0"/>
          <c:tx>
            <c:strRef>
              <c:f>Comparison!$E$1</c:f>
              <c:strCache>
                <c:ptCount val="1"/>
                <c:pt idx="0">
                  <c:v>B135 MWD</c:v>
                </c:pt>
              </c:strCache>
            </c:strRef>
          </c:tx>
          <c:spPr>
            <a:solidFill>
              <a:schemeClr val="accent3"/>
            </a:solidFill>
            <a:ln>
              <a:noFill/>
            </a:ln>
            <a:effectLst/>
          </c:spPr>
          <c:invertIfNegative val="0"/>
          <c:cat>
            <c:numRef>
              <c:f>Comparison!$A$16:$A$60</c:f>
              <c:numCache>
                <c:formatCode>General</c:formatCode>
                <c:ptCount val="45"/>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pt idx="44">
                  <c:v>2020</c:v>
                </c:pt>
              </c:numCache>
            </c:numRef>
          </c:cat>
          <c:val>
            <c:numRef>
              <c:f>Comparison!$E$16:$E$60</c:f>
              <c:numCache>
                <c:formatCode>General</c:formatCode>
                <c:ptCount val="45"/>
                <c:pt idx="0">
                  <c:v>618451</c:v>
                </c:pt>
                <c:pt idx="1">
                  <c:v>189755</c:v>
                </c:pt>
                <c:pt idx="2">
                  <c:v>507565</c:v>
                </c:pt>
                <c:pt idx="3">
                  <c:v>477074</c:v>
                </c:pt>
                <c:pt idx="4">
                  <c:v>531727</c:v>
                </c:pt>
                <c:pt idx="5">
                  <c:v>795846</c:v>
                </c:pt>
                <c:pt idx="6">
                  <c:v>691192</c:v>
                </c:pt>
                <c:pt idx="7">
                  <c:v>343521</c:v>
                </c:pt>
                <c:pt idx="8">
                  <c:v>457582</c:v>
                </c:pt>
                <c:pt idx="9">
                  <c:v>683625</c:v>
                </c:pt>
                <c:pt idx="10">
                  <c:v>708840</c:v>
                </c:pt>
                <c:pt idx="11">
                  <c:v>712424</c:v>
                </c:pt>
                <c:pt idx="12">
                  <c:v>902564</c:v>
                </c:pt>
                <c:pt idx="13">
                  <c:v>1156698</c:v>
                </c:pt>
                <c:pt idx="14">
                  <c:v>1396423</c:v>
                </c:pt>
                <c:pt idx="15">
                  <c:v>391447</c:v>
                </c:pt>
                <c:pt idx="16">
                  <c:v>710313</c:v>
                </c:pt>
                <c:pt idx="17">
                  <c:v>652190</c:v>
                </c:pt>
                <c:pt idx="18">
                  <c:v>807866</c:v>
                </c:pt>
                <c:pt idx="19">
                  <c:v>436042</c:v>
                </c:pt>
                <c:pt idx="20">
                  <c:v>593380</c:v>
                </c:pt>
                <c:pt idx="21">
                  <c:v>721810</c:v>
                </c:pt>
                <c:pt idx="22">
                  <c:v>410065</c:v>
                </c:pt>
                <c:pt idx="23">
                  <c:v>852617</c:v>
                </c:pt>
                <c:pt idx="24">
                  <c:v>1522412</c:v>
                </c:pt>
                <c:pt idx="25">
                  <c:v>1023169</c:v>
                </c:pt>
                <c:pt idx="26">
                  <c:v>1408919</c:v>
                </c:pt>
                <c:pt idx="27">
                  <c:v>1701615</c:v>
                </c:pt>
                <c:pt idx="28">
                  <c:v>1724380</c:v>
                </c:pt>
                <c:pt idx="29">
                  <c:v>1528045</c:v>
                </c:pt>
                <c:pt idx="30">
                  <c:v>1512186</c:v>
                </c:pt>
                <c:pt idx="31">
                  <c:v>1499688</c:v>
                </c:pt>
                <c:pt idx="32">
                  <c:v>898313</c:v>
                </c:pt>
                <c:pt idx="33">
                  <c:v>930871</c:v>
                </c:pt>
                <c:pt idx="34">
                  <c:v>1420331</c:v>
                </c:pt>
                <c:pt idx="35">
                  <c:v>1686570</c:v>
                </c:pt>
                <c:pt idx="36">
                  <c:v>1224907</c:v>
                </c:pt>
                <c:pt idx="37">
                  <c:v>892550</c:v>
                </c:pt>
                <c:pt idx="38">
                  <c:v>387392</c:v>
                </c:pt>
                <c:pt idx="39">
                  <c:v>573526</c:v>
                </c:pt>
                <c:pt idx="40">
                  <c:v>1083900</c:v>
                </c:pt>
                <c:pt idx="41">
                  <c:v>1626357</c:v>
                </c:pt>
                <c:pt idx="42">
                  <c:v>679545</c:v>
                </c:pt>
                <c:pt idx="43">
                  <c:v>1347162</c:v>
                </c:pt>
                <c:pt idx="44">
                  <c:v>431759</c:v>
                </c:pt>
              </c:numCache>
            </c:numRef>
          </c:val>
          <c:extLst>
            <c:ext xmlns:c16="http://schemas.microsoft.com/office/drawing/2014/chart" uri="{C3380CC4-5D6E-409C-BE32-E72D297353CC}">
              <c16:uniqueId val="{00000000-8CE6-4F4A-BD1E-B6748F997ECD}"/>
            </c:ext>
          </c:extLst>
        </c:ser>
        <c:ser>
          <c:idx val="1"/>
          <c:order val="1"/>
          <c:tx>
            <c:strRef>
              <c:f>Comparison!$D$1</c:f>
              <c:strCache>
                <c:ptCount val="1"/>
                <c:pt idx="0">
                  <c:v>MWD</c:v>
                </c:pt>
              </c:strCache>
            </c:strRef>
          </c:tx>
          <c:spPr>
            <a:solidFill>
              <a:schemeClr val="accent2"/>
            </a:solidFill>
            <a:ln>
              <a:noFill/>
            </a:ln>
            <a:effectLst/>
          </c:spPr>
          <c:invertIfNegative val="0"/>
          <c:cat>
            <c:numRef>
              <c:f>Comparison!$A$16:$A$60</c:f>
              <c:numCache>
                <c:formatCode>General</c:formatCode>
                <c:ptCount val="45"/>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pt idx="44">
                  <c:v>2020</c:v>
                </c:pt>
              </c:numCache>
            </c:numRef>
          </c:cat>
          <c:val>
            <c:numRef>
              <c:f>Comparison!$D$16:$D$60</c:f>
              <c:numCache>
                <c:formatCode>#,##0</c:formatCode>
                <c:ptCount val="45"/>
                <c:pt idx="0">
                  <c:v>638000</c:v>
                </c:pt>
                <c:pt idx="1">
                  <c:v>209000</c:v>
                </c:pt>
                <c:pt idx="2">
                  <c:v>576000</c:v>
                </c:pt>
                <c:pt idx="3">
                  <c:v>532000</c:v>
                </c:pt>
                <c:pt idx="4">
                  <c:v>560000</c:v>
                </c:pt>
                <c:pt idx="5">
                  <c:v>827000</c:v>
                </c:pt>
                <c:pt idx="6">
                  <c:v>737000</c:v>
                </c:pt>
                <c:pt idx="7">
                  <c:v>410000</c:v>
                </c:pt>
                <c:pt idx="8">
                  <c:v>498000</c:v>
                </c:pt>
                <c:pt idx="9">
                  <c:v>728000</c:v>
                </c:pt>
                <c:pt idx="10">
                  <c:v>756000</c:v>
                </c:pt>
                <c:pt idx="11">
                  <c:v>763000</c:v>
                </c:pt>
                <c:pt idx="12">
                  <c:v>957000</c:v>
                </c:pt>
                <c:pt idx="13">
                  <c:v>1215000</c:v>
                </c:pt>
                <c:pt idx="14">
                  <c:v>1458000</c:v>
                </c:pt>
                <c:pt idx="15">
                  <c:v>625000</c:v>
                </c:pt>
                <c:pt idx="16">
                  <c:v>744000</c:v>
                </c:pt>
                <c:pt idx="17">
                  <c:v>663000</c:v>
                </c:pt>
                <c:pt idx="18">
                  <c:v>845000</c:v>
                </c:pt>
                <c:pt idx="19">
                  <c:v>451000</c:v>
                </c:pt>
                <c:pt idx="20">
                  <c:v>663000</c:v>
                </c:pt>
                <c:pt idx="21">
                  <c:v>724000</c:v>
                </c:pt>
                <c:pt idx="22">
                  <c:v>521000</c:v>
                </c:pt>
                <c:pt idx="23">
                  <c:v>792000</c:v>
                </c:pt>
                <c:pt idx="24">
                  <c:v>1473000</c:v>
                </c:pt>
                <c:pt idx="25">
                  <c:v>1119000</c:v>
                </c:pt>
                <c:pt idx="26">
                  <c:v>1415000</c:v>
                </c:pt>
                <c:pt idx="27">
                  <c:v>1561000</c:v>
                </c:pt>
                <c:pt idx="28">
                  <c:v>1802000</c:v>
                </c:pt>
                <c:pt idx="29">
                  <c:v>1525000</c:v>
                </c:pt>
                <c:pt idx="30">
                  <c:v>1695000</c:v>
                </c:pt>
                <c:pt idx="31">
                  <c:v>1648000</c:v>
                </c:pt>
                <c:pt idx="32">
                  <c:v>1037000</c:v>
                </c:pt>
                <c:pt idx="33">
                  <c:v>908000</c:v>
                </c:pt>
                <c:pt idx="34">
                  <c:v>1129000</c:v>
                </c:pt>
                <c:pt idx="35">
                  <c:v>1379000</c:v>
                </c:pt>
                <c:pt idx="36">
                  <c:v>1252000</c:v>
                </c:pt>
                <c:pt idx="37">
                  <c:v>974000</c:v>
                </c:pt>
                <c:pt idx="38">
                  <c:v>607000</c:v>
                </c:pt>
                <c:pt idx="39">
                  <c:v>550000</c:v>
                </c:pt>
                <c:pt idx="40">
                  <c:v>1009000</c:v>
                </c:pt>
                <c:pt idx="41">
                  <c:v>1473000</c:v>
                </c:pt>
                <c:pt idx="42">
                  <c:v>845000</c:v>
                </c:pt>
                <c:pt idx="43">
                  <c:v>1232000</c:v>
                </c:pt>
                <c:pt idx="44">
                  <c:v>588000</c:v>
                </c:pt>
              </c:numCache>
            </c:numRef>
          </c:val>
          <c:extLst>
            <c:ext xmlns:c16="http://schemas.microsoft.com/office/drawing/2014/chart" uri="{C3380CC4-5D6E-409C-BE32-E72D297353CC}">
              <c16:uniqueId val="{00000001-8CE6-4F4A-BD1E-B6748F997ECD}"/>
            </c:ext>
          </c:extLst>
        </c:ser>
        <c:dLbls>
          <c:showLegendKey val="0"/>
          <c:showVal val="0"/>
          <c:showCatName val="0"/>
          <c:showSerName val="0"/>
          <c:showPercent val="0"/>
          <c:showBubbleSize val="0"/>
        </c:dLbls>
        <c:gapWidth val="219"/>
        <c:overlap val="-27"/>
        <c:axId val="431190863"/>
        <c:axId val="431175503"/>
      </c:barChart>
      <c:catAx>
        <c:axId val="431190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175503"/>
        <c:crosses val="autoZero"/>
        <c:auto val="1"/>
        <c:lblAlgn val="ctr"/>
        <c:lblOffset val="100"/>
        <c:noMultiLvlLbl val="0"/>
      </c:catAx>
      <c:valAx>
        <c:axId val="431175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190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ile</a:t>
            </a:r>
            <a:r>
              <a:rPr lang="en-US" baseline="0"/>
              <a:t> pumping intesnti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1"/>
            <c:dispEq val="0"/>
            <c:trendlineLbl>
              <c:layout>
                <c:manualLayout>
                  <c:x val="5.8029527559055223E-2"/>
                  <c:y val="-0.344185622630504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I$5:$I$22</c:f>
              <c:numCache>
                <c:formatCode>General</c:formatCode>
                <c:ptCount val="18"/>
                <c:pt idx="0">
                  <c:v>0.18188622754490999</c:v>
                </c:pt>
                <c:pt idx="1">
                  <c:v>0.53742514970059796</c:v>
                </c:pt>
                <c:pt idx="2">
                  <c:v>0.32372754491017902</c:v>
                </c:pt>
                <c:pt idx="3">
                  <c:v>0.94872754491017897</c:v>
                </c:pt>
                <c:pt idx="4">
                  <c:v>0.71856287425149701</c:v>
                </c:pt>
                <c:pt idx="5">
                  <c:v>8.6826347305389198E-2</c:v>
                </c:pt>
                <c:pt idx="6">
                  <c:v>0.43974550898203502</c:v>
                </c:pt>
                <c:pt idx="7">
                  <c:v>0.32447604790419099</c:v>
                </c:pt>
                <c:pt idx="8">
                  <c:v>0.80800898203592797</c:v>
                </c:pt>
                <c:pt idx="9">
                  <c:v>0.88510479041916101</c:v>
                </c:pt>
                <c:pt idx="10">
                  <c:v>0.415419161676646</c:v>
                </c:pt>
                <c:pt idx="11">
                  <c:v>0.100299401197604</c:v>
                </c:pt>
                <c:pt idx="12">
                  <c:v>7.4850299401197501E-2</c:v>
                </c:pt>
                <c:pt idx="13">
                  <c:v>0.26983532934131699</c:v>
                </c:pt>
                <c:pt idx="14">
                  <c:v>0.29715568862275399</c:v>
                </c:pt>
                <c:pt idx="15">
                  <c:v>0.394461077844311</c:v>
                </c:pt>
                <c:pt idx="16">
                  <c:v>0.88922155688622695</c:v>
                </c:pt>
                <c:pt idx="17">
                  <c:v>0.77357784431137699</c:v>
                </c:pt>
              </c:numCache>
            </c:numRef>
          </c:xVal>
          <c:yVal>
            <c:numRef>
              <c:f>groundwater!$C$5:$C$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1-6182-4532-9309-11104D365352}"/>
            </c:ext>
          </c:extLst>
        </c:ser>
        <c:dLbls>
          <c:showLegendKey val="0"/>
          <c:showVal val="0"/>
          <c:showCatName val="0"/>
          <c:showSerName val="0"/>
          <c:showPercent val="0"/>
          <c:showBubbleSize val="0"/>
        </c:dLbls>
        <c:axId val="885082560"/>
        <c:axId val="885083040"/>
      </c:scatterChart>
      <c:valAx>
        <c:axId val="885082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 elevation change indica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3040"/>
        <c:crosses val="autoZero"/>
        <c:crossBetween val="midCat"/>
      </c:valAx>
      <c:valAx>
        <c:axId val="885083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urface</a:t>
            </a:r>
            <a:r>
              <a:rPr lang="en-US" baseline="0"/>
              <a:t> deliveries vs </a:t>
            </a:r>
            <a:r>
              <a:rPr lang="en-US"/>
              <a:t>Groundwa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groundwater!$H$49</c:f>
              <c:strCache>
                <c:ptCount val="1"/>
                <c:pt idx="0">
                  <c:v>Groundwater</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6.7668197725284346E-2"/>
                  <c:y val="-0.34790536599591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G$50:$G$67</c:f>
              <c:numCache>
                <c:formatCode>General</c:formatCode>
                <c:ptCount val="18"/>
                <c:pt idx="0">
                  <c:v>3061.2</c:v>
                </c:pt>
                <c:pt idx="1">
                  <c:v>3229.49999999999</c:v>
                </c:pt>
                <c:pt idx="2">
                  <c:v>2795.3999999999901</c:v>
                </c:pt>
                <c:pt idx="3">
                  <c:v>2966.7999999999993</c:v>
                </c:pt>
                <c:pt idx="4">
                  <c:v>2607.1999999999989</c:v>
                </c:pt>
                <c:pt idx="5">
                  <c:v>2588.8999999999992</c:v>
                </c:pt>
                <c:pt idx="6">
                  <c:v>2486.8000000000002</c:v>
                </c:pt>
                <c:pt idx="7">
                  <c:v>2338.9</c:v>
                </c:pt>
                <c:pt idx="8">
                  <c:v>2284.9</c:v>
                </c:pt>
                <c:pt idx="9">
                  <c:v>2213.3999999999987</c:v>
                </c:pt>
                <c:pt idx="10">
                  <c:v>2326.2999999999902</c:v>
                </c:pt>
                <c:pt idx="11">
                  <c:v>2037.4999999999991</c:v>
                </c:pt>
                <c:pt idx="12">
                  <c:v>1998.5</c:v>
                </c:pt>
                <c:pt idx="13">
                  <c:v>2221.9</c:v>
                </c:pt>
                <c:pt idx="14">
                  <c:v>2586.6</c:v>
                </c:pt>
                <c:pt idx="15">
                  <c:v>2513.6999999999998</c:v>
                </c:pt>
                <c:pt idx="16">
                  <c:v>2147.9</c:v>
                </c:pt>
                <c:pt idx="17">
                  <c:v>2060</c:v>
                </c:pt>
              </c:numCache>
            </c:numRef>
          </c:xVal>
          <c:yVal>
            <c:numRef>
              <c:f>groundwater!$H$50:$H$67</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2-D572-439E-A864-13D054B5AB11}"/>
            </c:ext>
          </c:extLst>
        </c:ser>
        <c:dLbls>
          <c:showLegendKey val="0"/>
          <c:showVal val="0"/>
          <c:showCatName val="0"/>
          <c:showSerName val="0"/>
          <c:showPercent val="0"/>
          <c:showBubbleSize val="0"/>
        </c:dLbls>
        <c:axId val="1462700208"/>
        <c:axId val="1462699248"/>
      </c:scatterChart>
      <c:valAx>
        <c:axId val="14627002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699248"/>
        <c:crosses val="autoZero"/>
        <c:crossBetween val="midCat"/>
      </c:valAx>
      <c:valAx>
        <c:axId val="1462699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7002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SWDI - Imports</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6.1603401874527682E-2"/>
                  <c:y val="-0.3243516446197838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20</c:f>
              <c:numCache>
                <c:formatCode>General</c:formatCode>
                <c:ptCount val="18"/>
                <c:pt idx="0">
                  <c:v>0.469444444444444</c:v>
                </c:pt>
                <c:pt idx="1">
                  <c:v>0.54722222222222205</c:v>
                </c:pt>
                <c:pt idx="2">
                  <c:v>0.55833333333333302</c:v>
                </c:pt>
                <c:pt idx="3">
                  <c:v>0.70833333333333304</c:v>
                </c:pt>
                <c:pt idx="4">
                  <c:v>0.88888888888888895</c:v>
                </c:pt>
                <c:pt idx="5">
                  <c:v>0.53611111111111098</c:v>
                </c:pt>
                <c:pt idx="6">
                  <c:v>0.26944444444444399</c:v>
                </c:pt>
                <c:pt idx="7">
                  <c:v>0.20555555555555499</c:v>
                </c:pt>
                <c:pt idx="8">
                  <c:v>0.469444444444444</c:v>
                </c:pt>
                <c:pt idx="9">
                  <c:v>0.86944444444444402</c:v>
                </c:pt>
                <c:pt idx="10">
                  <c:v>0.59722222222222199</c:v>
                </c:pt>
                <c:pt idx="11">
                  <c:v>0.38333333333333303</c:v>
                </c:pt>
                <c:pt idx="12">
                  <c:v>0.105555555555555</c:v>
                </c:pt>
                <c:pt idx="13">
                  <c:v>6.3888888888888801E-2</c:v>
                </c:pt>
                <c:pt idx="14">
                  <c:v>0.22222222222222199</c:v>
                </c:pt>
                <c:pt idx="15">
                  <c:v>0.52777777777777701</c:v>
                </c:pt>
                <c:pt idx="16">
                  <c:v>0.72499999999999998</c:v>
                </c:pt>
                <c:pt idx="17">
                  <c:v>0.50833333333333297</c:v>
                </c:pt>
              </c:numCache>
            </c:numRef>
          </c:xVal>
          <c:yVal>
            <c:numRef>
              <c:f>'imports-WY'!$D$3:$D$20</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yVal>
          <c:smooth val="0"/>
          <c:extLst>
            <c:ext xmlns:c16="http://schemas.microsoft.com/office/drawing/2014/chart" uri="{C3380CC4-5D6E-409C-BE32-E72D297353CC}">
              <c16:uniqueId val="{00000001-D865-4A15-9F12-9A3E7BB575F2}"/>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SWP deliveries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imports - SWDI S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4.2725721784776904E-2"/>
                  <c:y val="-9.5721389403381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G$3:$G$20</c:f>
              <c:numCache>
                <c:formatCode>General</c:formatCode>
                <c:ptCount val="18"/>
                <c:pt idx="0">
                  <c:v>0.47222222222222199</c:v>
                </c:pt>
                <c:pt idx="1">
                  <c:v>0.61388888888888804</c:v>
                </c:pt>
                <c:pt idx="2">
                  <c:v>0.452777777777777</c:v>
                </c:pt>
                <c:pt idx="3">
                  <c:v>0.87777777777777699</c:v>
                </c:pt>
                <c:pt idx="4">
                  <c:v>0.85277777777777697</c:v>
                </c:pt>
                <c:pt idx="5">
                  <c:v>0.358333333333333</c:v>
                </c:pt>
                <c:pt idx="6">
                  <c:v>0.35277777777777702</c:v>
                </c:pt>
                <c:pt idx="7">
                  <c:v>0.46111111111111103</c:v>
                </c:pt>
                <c:pt idx="8">
                  <c:v>0.66111111111111098</c:v>
                </c:pt>
                <c:pt idx="9">
                  <c:v>0.83333333333333304</c:v>
                </c:pt>
                <c:pt idx="10">
                  <c:v>0.42777777777777698</c:v>
                </c:pt>
                <c:pt idx="11">
                  <c:v>0.28333333333333299</c:v>
                </c:pt>
                <c:pt idx="12">
                  <c:v>0.11944444444444401</c:v>
                </c:pt>
                <c:pt idx="13">
                  <c:v>6.1111111111110998E-2</c:v>
                </c:pt>
                <c:pt idx="14">
                  <c:v>0.297222222222222</c:v>
                </c:pt>
                <c:pt idx="15">
                  <c:v>0.50277777777777699</c:v>
                </c:pt>
                <c:pt idx="16">
                  <c:v>0.75555555555555498</c:v>
                </c:pt>
                <c:pt idx="17">
                  <c:v>0.52777777777777701</c:v>
                </c:pt>
              </c:numCache>
            </c:numRef>
          </c:xVal>
          <c:yVal>
            <c:numRef>
              <c:f>'imports-WY'!$B$3:$B$20</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yVal>
          <c:smooth val="0"/>
          <c:extLst>
            <c:ext xmlns:c16="http://schemas.microsoft.com/office/drawing/2014/chart" uri="{C3380CC4-5D6E-409C-BE32-E72D297353CC}">
              <c16:uniqueId val="{00000001-EEBB-496C-86A4-5B89CBB574DA}"/>
            </c:ext>
          </c:extLst>
        </c:ser>
        <c:dLbls>
          <c:showLegendKey val="0"/>
          <c:showVal val="0"/>
          <c:showCatName val="0"/>
          <c:showSerName val="0"/>
          <c:showPercent val="0"/>
          <c:showBubbleSize val="0"/>
        </c:dLbls>
        <c:axId val="1445420832"/>
        <c:axId val="1445414592"/>
      </c:scatterChart>
      <c:valAx>
        <c:axId val="14454208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14592"/>
        <c:crosses val="autoZero"/>
        <c:crossBetween val="midCat"/>
      </c:valAx>
      <c:valAx>
        <c:axId val="1445414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208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Aqueduct!$C$1</c:f>
              <c:strCache>
                <c:ptCount val="1"/>
                <c:pt idx="0">
                  <c:v>Los Angeles Aqueduct</c:v>
                </c:pt>
              </c:strCache>
            </c:strRef>
          </c:tx>
          <c:spPr>
            <a:ln w="19050" cap="rnd">
              <a:solidFill>
                <a:schemeClr val="accent1"/>
              </a:solidFill>
              <a:round/>
            </a:ln>
            <a:effectLst/>
          </c:spPr>
          <c:marker>
            <c:symbol val="none"/>
          </c:marker>
          <c:xVal>
            <c:numRef>
              <c:f>Aqueduct!$B$2:$B$41</c:f>
              <c:numCache>
                <c:formatCode>General</c:formatCode>
                <c:ptCount val="40"/>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numCache>
            </c:numRef>
          </c:xVal>
          <c:yVal>
            <c:numRef>
              <c:f>Aqueduct!$C$2:$C$41</c:f>
              <c:numCache>
                <c:formatCode>#,##0</c:formatCode>
                <c:ptCount val="40"/>
                <c:pt idx="0">
                  <c:v>430000</c:v>
                </c:pt>
                <c:pt idx="1">
                  <c:v>275000</c:v>
                </c:pt>
                <c:pt idx="2">
                  <c:v>472000</c:v>
                </c:pt>
                <c:pt idx="3">
                  <c:v>493000</c:v>
                </c:pt>
                <c:pt idx="4">
                  <c:v>515000</c:v>
                </c:pt>
                <c:pt idx="5">
                  <c:v>465000</c:v>
                </c:pt>
                <c:pt idx="6">
                  <c:v>483000</c:v>
                </c:pt>
                <c:pt idx="7">
                  <c:v>519000</c:v>
                </c:pt>
                <c:pt idx="8">
                  <c:v>516000</c:v>
                </c:pt>
                <c:pt idx="9">
                  <c:v>496000</c:v>
                </c:pt>
                <c:pt idx="10">
                  <c:v>521000</c:v>
                </c:pt>
                <c:pt idx="11">
                  <c:v>428000</c:v>
                </c:pt>
                <c:pt idx="12">
                  <c:v>369000</c:v>
                </c:pt>
                <c:pt idx="13">
                  <c:v>288000</c:v>
                </c:pt>
                <c:pt idx="14">
                  <c:v>106000</c:v>
                </c:pt>
                <c:pt idx="15">
                  <c:v>186000</c:v>
                </c:pt>
                <c:pt idx="16">
                  <c:v>177000</c:v>
                </c:pt>
                <c:pt idx="17">
                  <c:v>289000</c:v>
                </c:pt>
                <c:pt idx="18">
                  <c:v>133000</c:v>
                </c:pt>
                <c:pt idx="19">
                  <c:v>464000</c:v>
                </c:pt>
                <c:pt idx="20">
                  <c:v>425000</c:v>
                </c:pt>
                <c:pt idx="21">
                  <c:v>436000</c:v>
                </c:pt>
                <c:pt idx="22">
                  <c:v>467000</c:v>
                </c:pt>
                <c:pt idx="23">
                  <c:v>309000</c:v>
                </c:pt>
                <c:pt idx="24">
                  <c:v>255000</c:v>
                </c:pt>
                <c:pt idx="25">
                  <c:v>267000</c:v>
                </c:pt>
                <c:pt idx="26">
                  <c:v>179000</c:v>
                </c:pt>
                <c:pt idx="27">
                  <c:v>252000</c:v>
                </c:pt>
                <c:pt idx="28">
                  <c:v>203000</c:v>
                </c:pt>
                <c:pt idx="29">
                  <c:v>369000</c:v>
                </c:pt>
                <c:pt idx="30">
                  <c:v>379000</c:v>
                </c:pt>
                <c:pt idx="31">
                  <c:v>129000</c:v>
                </c:pt>
                <c:pt idx="32">
                  <c:v>147000</c:v>
                </c:pt>
                <c:pt idx="33">
                  <c:v>137000</c:v>
                </c:pt>
                <c:pt idx="34">
                  <c:v>251000</c:v>
                </c:pt>
                <c:pt idx="35">
                  <c:v>370000</c:v>
                </c:pt>
                <c:pt idx="36">
                  <c:v>167000</c:v>
                </c:pt>
                <c:pt idx="37">
                  <c:v>65000</c:v>
                </c:pt>
                <c:pt idx="38">
                  <c:v>62000</c:v>
                </c:pt>
                <c:pt idx="39">
                  <c:v>27000</c:v>
                </c:pt>
              </c:numCache>
            </c:numRef>
          </c:yVal>
          <c:smooth val="0"/>
          <c:extLst>
            <c:ext xmlns:c16="http://schemas.microsoft.com/office/drawing/2014/chart" uri="{C3380CC4-5D6E-409C-BE32-E72D297353CC}">
              <c16:uniqueId val="{00000000-A6D8-4382-AEA8-A16BBD475D7C}"/>
            </c:ext>
          </c:extLst>
        </c:ser>
        <c:ser>
          <c:idx val="1"/>
          <c:order val="1"/>
          <c:tx>
            <c:strRef>
              <c:f>Aqueduct!$D$1</c:f>
              <c:strCache>
                <c:ptCount val="1"/>
                <c:pt idx="0">
                  <c:v>Imports Portfolio</c:v>
                </c:pt>
              </c:strCache>
            </c:strRef>
          </c:tx>
          <c:spPr>
            <a:ln w="19050" cap="rnd">
              <a:solidFill>
                <a:schemeClr val="accent2"/>
              </a:solidFill>
              <a:round/>
            </a:ln>
            <a:effectLst/>
          </c:spPr>
          <c:marker>
            <c:symbol val="none"/>
          </c:marker>
          <c:xVal>
            <c:numRef>
              <c:f>Aqueduct!$B$28:$B$41</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xVal>
          <c:yVal>
            <c:numRef>
              <c:f>Aqueduct!$E$28:$E$41</c:f>
              <c:numCache>
                <c:formatCode>General</c:formatCode>
                <c:ptCount val="14"/>
                <c:pt idx="0">
                  <c:v>218400</c:v>
                </c:pt>
                <c:pt idx="1">
                  <c:v>207300</c:v>
                </c:pt>
                <c:pt idx="2">
                  <c:v>202600</c:v>
                </c:pt>
                <c:pt idx="3">
                  <c:v>339799.99999999901</c:v>
                </c:pt>
                <c:pt idx="4">
                  <c:v>365800</c:v>
                </c:pt>
                <c:pt idx="5">
                  <c:v>185799.99999999898</c:v>
                </c:pt>
                <c:pt idx="6">
                  <c:v>138200</c:v>
                </c:pt>
                <c:pt idx="7">
                  <c:v>98800</c:v>
                </c:pt>
                <c:pt idx="8">
                  <c:v>241600</c:v>
                </c:pt>
                <c:pt idx="9">
                  <c:v>324900</c:v>
                </c:pt>
                <c:pt idx="10">
                  <c:v>200100</c:v>
                </c:pt>
                <c:pt idx="11">
                  <c:v>74500</c:v>
                </c:pt>
                <c:pt idx="12">
                  <c:v>51500</c:v>
                </c:pt>
                <c:pt idx="13">
                  <c:v>35200</c:v>
                </c:pt>
              </c:numCache>
            </c:numRef>
          </c:yVal>
          <c:smooth val="0"/>
          <c:extLst>
            <c:ext xmlns:c16="http://schemas.microsoft.com/office/drawing/2014/chart" uri="{C3380CC4-5D6E-409C-BE32-E72D297353CC}">
              <c16:uniqueId val="{00000001-A6D8-4382-AEA8-A16BBD475D7C}"/>
            </c:ext>
          </c:extLst>
        </c:ser>
        <c:dLbls>
          <c:showLegendKey val="0"/>
          <c:showVal val="0"/>
          <c:showCatName val="0"/>
          <c:showSerName val="0"/>
          <c:showPercent val="0"/>
          <c:showBubbleSize val="0"/>
        </c:dLbls>
        <c:axId val="1280424079"/>
        <c:axId val="1280422159"/>
      </c:scatterChart>
      <c:valAx>
        <c:axId val="128042407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2159"/>
        <c:crosses val="autoZero"/>
        <c:crossBetween val="midCat"/>
      </c:valAx>
      <c:valAx>
        <c:axId val="12804221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pply 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4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queduct</a:t>
            </a:r>
            <a:r>
              <a:rPr lang="en-US" baseline="0"/>
              <a:t> MWD vs SWDI SL W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0.11850524934383203"/>
                  <c:y val="-0.1242862350539515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queduct!$C$17:$C$41</c:f>
              <c:numCache>
                <c:formatCode>#,##0</c:formatCode>
                <c:ptCount val="25"/>
                <c:pt idx="0">
                  <c:v>186000</c:v>
                </c:pt>
                <c:pt idx="1">
                  <c:v>177000</c:v>
                </c:pt>
                <c:pt idx="2">
                  <c:v>289000</c:v>
                </c:pt>
                <c:pt idx="3">
                  <c:v>133000</c:v>
                </c:pt>
                <c:pt idx="4">
                  <c:v>464000</c:v>
                </c:pt>
                <c:pt idx="5">
                  <c:v>425000</c:v>
                </c:pt>
                <c:pt idx="6">
                  <c:v>436000</c:v>
                </c:pt>
                <c:pt idx="7">
                  <c:v>467000</c:v>
                </c:pt>
                <c:pt idx="8">
                  <c:v>309000</c:v>
                </c:pt>
                <c:pt idx="9">
                  <c:v>255000</c:v>
                </c:pt>
                <c:pt idx="10">
                  <c:v>267000</c:v>
                </c:pt>
                <c:pt idx="11">
                  <c:v>179000</c:v>
                </c:pt>
                <c:pt idx="12">
                  <c:v>252000</c:v>
                </c:pt>
                <c:pt idx="13">
                  <c:v>203000</c:v>
                </c:pt>
                <c:pt idx="14">
                  <c:v>369000</c:v>
                </c:pt>
                <c:pt idx="15">
                  <c:v>379000</c:v>
                </c:pt>
                <c:pt idx="16">
                  <c:v>129000</c:v>
                </c:pt>
                <c:pt idx="17">
                  <c:v>147000</c:v>
                </c:pt>
                <c:pt idx="18">
                  <c:v>137000</c:v>
                </c:pt>
                <c:pt idx="19">
                  <c:v>251000</c:v>
                </c:pt>
                <c:pt idx="20">
                  <c:v>370000</c:v>
                </c:pt>
                <c:pt idx="21">
                  <c:v>167000</c:v>
                </c:pt>
                <c:pt idx="22">
                  <c:v>65000</c:v>
                </c:pt>
                <c:pt idx="23">
                  <c:v>62000</c:v>
                </c:pt>
                <c:pt idx="24">
                  <c:v>27000</c:v>
                </c:pt>
              </c:numCache>
            </c:numRef>
          </c:xVal>
          <c:yVal>
            <c:numRef>
              <c:f>Aqueduct!$G$17:$G$41</c:f>
              <c:numCache>
                <c:formatCode>General</c:formatCode>
                <c:ptCount val="25"/>
                <c:pt idx="0">
                  <c:v>0.23703703703703699</c:v>
                </c:pt>
                <c:pt idx="1">
                  <c:v>0.194444444444444</c:v>
                </c:pt>
                <c:pt idx="2">
                  <c:v>0.61388888888888804</c:v>
                </c:pt>
                <c:pt idx="3">
                  <c:v>0.219444444444444</c:v>
                </c:pt>
                <c:pt idx="4">
                  <c:v>0.87222222222222201</c:v>
                </c:pt>
                <c:pt idx="5">
                  <c:v>0.6</c:v>
                </c:pt>
                <c:pt idx="6">
                  <c:v>0.73611111111111105</c:v>
                </c:pt>
                <c:pt idx="7">
                  <c:v>0.77500000000000002</c:v>
                </c:pt>
                <c:pt idx="8">
                  <c:v>0.655555555555555</c:v>
                </c:pt>
                <c:pt idx="9">
                  <c:v>0.43055555555555503</c:v>
                </c:pt>
                <c:pt idx="10">
                  <c:v>0.52500000000000002</c:v>
                </c:pt>
                <c:pt idx="11">
                  <c:v>0.47222222222222199</c:v>
                </c:pt>
                <c:pt idx="12">
                  <c:v>0.61388888888888804</c:v>
                </c:pt>
                <c:pt idx="13">
                  <c:v>0.452777777777777</c:v>
                </c:pt>
                <c:pt idx="14">
                  <c:v>0.87777777777777699</c:v>
                </c:pt>
                <c:pt idx="15">
                  <c:v>0.85277777777777697</c:v>
                </c:pt>
                <c:pt idx="16">
                  <c:v>0.358333333333333</c:v>
                </c:pt>
                <c:pt idx="17">
                  <c:v>0.35277777777777702</c:v>
                </c:pt>
                <c:pt idx="18">
                  <c:v>0.46111111111111103</c:v>
                </c:pt>
                <c:pt idx="19">
                  <c:v>0.66111111111111098</c:v>
                </c:pt>
                <c:pt idx="20">
                  <c:v>0.83333333333333304</c:v>
                </c:pt>
                <c:pt idx="21">
                  <c:v>0.42777777777777698</c:v>
                </c:pt>
                <c:pt idx="22">
                  <c:v>0.28333333333333299</c:v>
                </c:pt>
                <c:pt idx="23">
                  <c:v>0.11944444444444401</c:v>
                </c:pt>
                <c:pt idx="24">
                  <c:v>6.1111111111110998E-2</c:v>
                </c:pt>
              </c:numCache>
            </c:numRef>
          </c:yVal>
          <c:smooth val="0"/>
          <c:extLst>
            <c:ext xmlns:c16="http://schemas.microsoft.com/office/drawing/2014/chart" uri="{C3380CC4-5D6E-409C-BE32-E72D297353CC}">
              <c16:uniqueId val="{00000002-AE4A-496C-96D5-C86F77847832}"/>
            </c:ext>
          </c:extLst>
        </c:ser>
        <c:dLbls>
          <c:showLegendKey val="0"/>
          <c:showVal val="0"/>
          <c:showCatName val="0"/>
          <c:showSerName val="0"/>
          <c:showPercent val="0"/>
          <c:showBubbleSize val="0"/>
        </c:dLbls>
        <c:axId val="1264361951"/>
        <c:axId val="1264357151"/>
      </c:scatterChart>
      <c:valAx>
        <c:axId val="126436195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57151"/>
        <c:crosses val="autoZero"/>
        <c:crossBetween val="midCat"/>
      </c:valAx>
      <c:valAx>
        <c:axId val="1264357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619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ocal supplies from portfolio vs aqueduct</a:t>
            </a:r>
            <a:r>
              <a:rPr lang="en-US" baseline="0"/>
              <a:t> MW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0.11850524934383203"/>
                  <c:y val="-0.1242862350539515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LA Aqueduct'!$C$28:$C$46</c:f>
              <c:numCache>
                <c:formatCode>#,##0</c:formatCode>
                <c:ptCount val="19"/>
                <c:pt idx="0">
                  <c:v>179000</c:v>
                </c:pt>
                <c:pt idx="1">
                  <c:v>252000</c:v>
                </c:pt>
                <c:pt idx="2">
                  <c:v>203000</c:v>
                </c:pt>
                <c:pt idx="3">
                  <c:v>369000</c:v>
                </c:pt>
                <c:pt idx="4">
                  <c:v>379000</c:v>
                </c:pt>
                <c:pt idx="5">
                  <c:v>129000</c:v>
                </c:pt>
                <c:pt idx="6">
                  <c:v>147000</c:v>
                </c:pt>
                <c:pt idx="7">
                  <c:v>137000</c:v>
                </c:pt>
                <c:pt idx="8">
                  <c:v>251000</c:v>
                </c:pt>
                <c:pt idx="9">
                  <c:v>355000</c:v>
                </c:pt>
                <c:pt idx="10">
                  <c:v>167000</c:v>
                </c:pt>
                <c:pt idx="11">
                  <c:v>65000</c:v>
                </c:pt>
                <c:pt idx="12">
                  <c:v>64000</c:v>
                </c:pt>
                <c:pt idx="13">
                  <c:v>33000</c:v>
                </c:pt>
                <c:pt idx="14" formatCode="General">
                  <c:v>96000</c:v>
                </c:pt>
                <c:pt idx="15" formatCode="General">
                  <c:v>380000</c:v>
                </c:pt>
                <c:pt idx="16" formatCode="General">
                  <c:v>246000</c:v>
                </c:pt>
                <c:pt idx="17" formatCode="General">
                  <c:v>345000</c:v>
                </c:pt>
                <c:pt idx="18" formatCode="General">
                  <c:v>183000</c:v>
                </c:pt>
              </c:numCache>
            </c:numRef>
          </c:xVal>
          <c:yVal>
            <c:numRef>
              <c:f>'LA Aqueduct'!$E$28:$E$46</c:f>
              <c:numCache>
                <c:formatCode>General</c:formatCode>
                <c:ptCount val="19"/>
                <c:pt idx="0">
                  <c:v>218400</c:v>
                </c:pt>
                <c:pt idx="1">
                  <c:v>207300</c:v>
                </c:pt>
                <c:pt idx="2">
                  <c:v>202600</c:v>
                </c:pt>
                <c:pt idx="3">
                  <c:v>339799.99999999901</c:v>
                </c:pt>
                <c:pt idx="4">
                  <c:v>365800</c:v>
                </c:pt>
                <c:pt idx="5">
                  <c:v>185799.99999999898</c:v>
                </c:pt>
                <c:pt idx="6">
                  <c:v>138200</c:v>
                </c:pt>
                <c:pt idx="7">
                  <c:v>98800</c:v>
                </c:pt>
                <c:pt idx="8">
                  <c:v>241600</c:v>
                </c:pt>
                <c:pt idx="9">
                  <c:v>324900</c:v>
                </c:pt>
                <c:pt idx="10">
                  <c:v>200100</c:v>
                </c:pt>
                <c:pt idx="11">
                  <c:v>74500</c:v>
                </c:pt>
                <c:pt idx="12">
                  <c:v>51500</c:v>
                </c:pt>
                <c:pt idx="13">
                  <c:v>35200</c:v>
                </c:pt>
                <c:pt idx="14">
                  <c:v>96100</c:v>
                </c:pt>
                <c:pt idx="16">
                  <c:v>284200</c:v>
                </c:pt>
                <c:pt idx="17">
                  <c:v>309300</c:v>
                </c:pt>
                <c:pt idx="18">
                  <c:v>245000</c:v>
                </c:pt>
              </c:numCache>
            </c:numRef>
          </c:yVal>
          <c:smooth val="0"/>
          <c:extLst>
            <c:ext xmlns:c16="http://schemas.microsoft.com/office/drawing/2014/chart" uri="{C3380CC4-5D6E-409C-BE32-E72D297353CC}">
              <c16:uniqueId val="{00000002-EA74-476D-9161-1CE64334BCBC}"/>
            </c:ext>
          </c:extLst>
        </c:ser>
        <c:dLbls>
          <c:showLegendKey val="0"/>
          <c:showVal val="0"/>
          <c:showCatName val="0"/>
          <c:showSerName val="0"/>
          <c:showPercent val="0"/>
          <c:showBubbleSize val="0"/>
        </c:dLbls>
        <c:axId val="1264361951"/>
        <c:axId val="1264357151"/>
      </c:scatterChart>
      <c:valAx>
        <c:axId val="126436195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57151"/>
        <c:crosses val="autoZero"/>
        <c:crossBetween val="midCat"/>
      </c:valAx>
      <c:valAx>
        <c:axId val="1264357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619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LA Aqueduct'!$C$1</c:f>
              <c:strCache>
                <c:ptCount val="1"/>
                <c:pt idx="0">
                  <c:v>MWD</c:v>
                </c:pt>
              </c:strCache>
            </c:strRef>
          </c:tx>
          <c:spPr>
            <a:solidFill>
              <a:schemeClr val="accent1"/>
            </a:solidFill>
            <a:ln>
              <a:noFill/>
            </a:ln>
            <a:effectLst/>
          </c:spPr>
          <c:invertIfNegative val="0"/>
          <c:cat>
            <c:numRef>
              <c:f>'LA Aqueduct'!$B$28:$B$46</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LA Aqueduct'!$C$28:$C$46</c:f>
              <c:numCache>
                <c:formatCode>#,##0</c:formatCode>
                <c:ptCount val="19"/>
                <c:pt idx="0">
                  <c:v>179000</c:v>
                </c:pt>
                <c:pt idx="1">
                  <c:v>252000</c:v>
                </c:pt>
                <c:pt idx="2">
                  <c:v>203000</c:v>
                </c:pt>
                <c:pt idx="3">
                  <c:v>369000</c:v>
                </c:pt>
                <c:pt idx="4">
                  <c:v>379000</c:v>
                </c:pt>
                <c:pt idx="5">
                  <c:v>129000</c:v>
                </c:pt>
                <c:pt idx="6">
                  <c:v>147000</c:v>
                </c:pt>
                <c:pt idx="7">
                  <c:v>137000</c:v>
                </c:pt>
                <c:pt idx="8">
                  <c:v>251000</c:v>
                </c:pt>
                <c:pt idx="9">
                  <c:v>355000</c:v>
                </c:pt>
                <c:pt idx="10">
                  <c:v>167000</c:v>
                </c:pt>
                <c:pt idx="11">
                  <c:v>65000</c:v>
                </c:pt>
                <c:pt idx="12">
                  <c:v>64000</c:v>
                </c:pt>
                <c:pt idx="13">
                  <c:v>33000</c:v>
                </c:pt>
                <c:pt idx="14" formatCode="General">
                  <c:v>96000</c:v>
                </c:pt>
                <c:pt idx="15" formatCode="General">
                  <c:v>380000</c:v>
                </c:pt>
                <c:pt idx="16" formatCode="General">
                  <c:v>246000</c:v>
                </c:pt>
                <c:pt idx="17" formatCode="General">
                  <c:v>345000</c:v>
                </c:pt>
                <c:pt idx="18" formatCode="General">
                  <c:v>183000</c:v>
                </c:pt>
              </c:numCache>
            </c:numRef>
          </c:val>
          <c:extLst>
            <c:ext xmlns:c16="http://schemas.microsoft.com/office/drawing/2014/chart" uri="{C3380CC4-5D6E-409C-BE32-E72D297353CC}">
              <c16:uniqueId val="{00000000-DB23-4E4A-8927-BCB618F408BF}"/>
            </c:ext>
          </c:extLst>
        </c:ser>
        <c:ser>
          <c:idx val="1"/>
          <c:order val="1"/>
          <c:tx>
            <c:strRef>
              <c:f>'LA Aqueduct'!$D$1</c:f>
              <c:strCache>
                <c:ptCount val="1"/>
                <c:pt idx="0">
                  <c:v>DWR Portfolio</c:v>
                </c:pt>
              </c:strCache>
            </c:strRef>
          </c:tx>
          <c:spPr>
            <a:solidFill>
              <a:schemeClr val="accent2"/>
            </a:solidFill>
            <a:ln>
              <a:noFill/>
            </a:ln>
            <a:effectLst/>
          </c:spPr>
          <c:invertIfNegative val="0"/>
          <c:cat>
            <c:numRef>
              <c:f>'LA Aqueduct'!$B$28:$B$46</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LA Aqueduct'!$E$28:$E$46</c:f>
              <c:numCache>
                <c:formatCode>General</c:formatCode>
                <c:ptCount val="19"/>
                <c:pt idx="0">
                  <c:v>218400</c:v>
                </c:pt>
                <c:pt idx="1">
                  <c:v>207300</c:v>
                </c:pt>
                <c:pt idx="2">
                  <c:v>202600</c:v>
                </c:pt>
                <c:pt idx="3">
                  <c:v>339799.99999999901</c:v>
                </c:pt>
                <c:pt idx="4">
                  <c:v>365800</c:v>
                </c:pt>
                <c:pt idx="5">
                  <c:v>185799.99999999898</c:v>
                </c:pt>
                <c:pt idx="6">
                  <c:v>138200</c:v>
                </c:pt>
                <c:pt idx="7">
                  <c:v>98800</c:v>
                </c:pt>
                <c:pt idx="8">
                  <c:v>241600</c:v>
                </c:pt>
                <c:pt idx="9">
                  <c:v>324900</c:v>
                </c:pt>
                <c:pt idx="10">
                  <c:v>200100</c:v>
                </c:pt>
                <c:pt idx="11">
                  <c:v>74500</c:v>
                </c:pt>
                <c:pt idx="12">
                  <c:v>51500</c:v>
                </c:pt>
                <c:pt idx="13">
                  <c:v>35200</c:v>
                </c:pt>
                <c:pt idx="14">
                  <c:v>96100</c:v>
                </c:pt>
                <c:pt idx="16">
                  <c:v>284200</c:v>
                </c:pt>
                <c:pt idx="17">
                  <c:v>309300</c:v>
                </c:pt>
                <c:pt idx="18">
                  <c:v>245000</c:v>
                </c:pt>
              </c:numCache>
            </c:numRef>
          </c:val>
          <c:extLst>
            <c:ext xmlns:c16="http://schemas.microsoft.com/office/drawing/2014/chart" uri="{C3380CC4-5D6E-409C-BE32-E72D297353CC}">
              <c16:uniqueId val="{00000001-DB23-4E4A-8927-BCB618F408BF}"/>
            </c:ext>
          </c:extLst>
        </c:ser>
        <c:dLbls>
          <c:showLegendKey val="0"/>
          <c:showVal val="0"/>
          <c:showCatName val="0"/>
          <c:showSerName val="0"/>
          <c:showPercent val="0"/>
          <c:showBubbleSize val="0"/>
        </c:dLbls>
        <c:gapWidth val="219"/>
        <c:overlap val="-27"/>
        <c:axId val="1766346639"/>
        <c:axId val="1766347599"/>
      </c:barChart>
      <c:catAx>
        <c:axId val="17663466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6347599"/>
        <c:crosses val="autoZero"/>
        <c:auto val="1"/>
        <c:lblAlgn val="ctr"/>
        <c:lblOffset val="100"/>
        <c:noMultiLvlLbl val="0"/>
      </c:catAx>
      <c:valAx>
        <c:axId val="176634759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6346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lorado vs</a:t>
            </a:r>
            <a:r>
              <a:rPr lang="en-US" baseline="0"/>
              <a:t> SWDI Delt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3860892388451546E-2"/>
                  <c:y val="-0.477264144065325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 CY'!$I$2:$I$19</c:f>
              <c:numCache>
                <c:formatCode>0.00</c:formatCode>
                <c:ptCount val="18"/>
                <c:pt idx="0">
                  <c:v>0.46388888888888802</c:v>
                </c:pt>
                <c:pt idx="1">
                  <c:v>0.61111111111111105</c:v>
                </c:pt>
                <c:pt idx="2">
                  <c:v>0.51388888888888895</c:v>
                </c:pt>
                <c:pt idx="3">
                  <c:v>0.81111111111111101</c:v>
                </c:pt>
                <c:pt idx="4">
                  <c:v>0.89722222222222203</c:v>
                </c:pt>
                <c:pt idx="5">
                  <c:v>0.38055555555555498</c:v>
                </c:pt>
                <c:pt idx="6">
                  <c:v>0.23611111111111099</c:v>
                </c:pt>
                <c:pt idx="7">
                  <c:v>0.23055555555555499</c:v>
                </c:pt>
                <c:pt idx="8">
                  <c:v>0.57777777777777695</c:v>
                </c:pt>
                <c:pt idx="9">
                  <c:v>0.93055555555555503</c:v>
                </c:pt>
                <c:pt idx="10">
                  <c:v>0.48611111111111099</c:v>
                </c:pt>
                <c:pt idx="11">
                  <c:v>0.313888888888888</c:v>
                </c:pt>
                <c:pt idx="12">
                  <c:v>7.2222222222222104E-2</c:v>
                </c:pt>
                <c:pt idx="13">
                  <c:v>5.83333333333333E-2</c:v>
                </c:pt>
                <c:pt idx="14">
                  <c:v>0.3</c:v>
                </c:pt>
                <c:pt idx="15">
                  <c:v>0.46111111111111103</c:v>
                </c:pt>
                <c:pt idx="16">
                  <c:v>0.79444444444444395</c:v>
                </c:pt>
                <c:pt idx="17">
                  <c:v>0.41111111111111098</c:v>
                </c:pt>
              </c:numCache>
            </c:numRef>
          </c:xVal>
          <c:yVal>
            <c:numRef>
              <c:f>'Colorado CY'!$B$2:$B$19</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yVal>
          <c:smooth val="0"/>
          <c:extLst>
            <c:ext xmlns:c16="http://schemas.microsoft.com/office/drawing/2014/chart" uri="{C3380CC4-5D6E-409C-BE32-E72D297353CC}">
              <c16:uniqueId val="{00000001-0A91-4B79-96BE-EF2C6D77B6BE}"/>
            </c:ext>
          </c:extLst>
        </c:ser>
        <c:dLbls>
          <c:showLegendKey val="0"/>
          <c:showVal val="0"/>
          <c:showCatName val="0"/>
          <c:showSerName val="0"/>
          <c:showPercent val="0"/>
          <c:showBubbleSize val="0"/>
        </c:dLbls>
        <c:axId val="1412768911"/>
        <c:axId val="1412771311"/>
      </c:scatterChart>
      <c:valAx>
        <c:axId val="1412768911"/>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71311"/>
        <c:crosses val="autoZero"/>
        <c:crossBetween val="midCat"/>
      </c:valAx>
      <c:valAx>
        <c:axId val="14127713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6891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lorado vs</a:t>
            </a:r>
            <a:r>
              <a:rPr lang="en-US" baseline="0"/>
              <a:t> SWDI S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7.3860892388451546E-2"/>
                  <c:y val="-0.477264144065325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 CY'!$H$2:$H$19</c:f>
              <c:numCache>
                <c:formatCode>0.00</c:formatCode>
                <c:ptCount val="18"/>
                <c:pt idx="0">
                  <c:v>0.70833333333333304</c:v>
                </c:pt>
                <c:pt idx="1">
                  <c:v>0.68333333333333302</c:v>
                </c:pt>
                <c:pt idx="2">
                  <c:v>0.57499999999999996</c:v>
                </c:pt>
                <c:pt idx="3">
                  <c:v>0.97222222222222199</c:v>
                </c:pt>
                <c:pt idx="4">
                  <c:v>0.94444444444444398</c:v>
                </c:pt>
                <c:pt idx="5">
                  <c:v>0.78888888888888797</c:v>
                </c:pt>
                <c:pt idx="6">
                  <c:v>0.66111111111111098</c:v>
                </c:pt>
                <c:pt idx="7">
                  <c:v>0.35277777777777702</c:v>
                </c:pt>
                <c:pt idx="8">
                  <c:v>0.50277777777777699</c:v>
                </c:pt>
                <c:pt idx="9">
                  <c:v>0.95277777777777795</c:v>
                </c:pt>
                <c:pt idx="10">
                  <c:v>0.84722222222222199</c:v>
                </c:pt>
                <c:pt idx="11">
                  <c:v>0.56666666666666599</c:v>
                </c:pt>
                <c:pt idx="12">
                  <c:v>0.23055555555555499</c:v>
                </c:pt>
                <c:pt idx="13">
                  <c:v>7.2222222222222202E-2</c:v>
                </c:pt>
                <c:pt idx="14">
                  <c:v>0.23611111111111099</c:v>
                </c:pt>
                <c:pt idx="15">
                  <c:v>0.66944444444444395</c:v>
                </c:pt>
                <c:pt idx="16">
                  <c:v>0.86666666666666603</c:v>
                </c:pt>
                <c:pt idx="17">
                  <c:v>0.85555555555555496</c:v>
                </c:pt>
              </c:numCache>
            </c:numRef>
          </c:xVal>
          <c:yVal>
            <c:numRef>
              <c:f>'Colorado CY'!$B$2:$B$19</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yVal>
          <c:smooth val="0"/>
          <c:extLst>
            <c:ext xmlns:c16="http://schemas.microsoft.com/office/drawing/2014/chart" uri="{C3380CC4-5D6E-409C-BE32-E72D297353CC}">
              <c16:uniqueId val="{00000001-EF8A-433C-BAD3-98AE2F668DCA}"/>
            </c:ext>
          </c:extLst>
        </c:ser>
        <c:dLbls>
          <c:showLegendKey val="0"/>
          <c:showVal val="0"/>
          <c:showCatName val="0"/>
          <c:showSerName val="0"/>
          <c:showPercent val="0"/>
          <c:showBubbleSize val="0"/>
        </c:dLbls>
        <c:axId val="1412768911"/>
        <c:axId val="1412771311"/>
      </c:scatterChart>
      <c:valAx>
        <c:axId val="1412768911"/>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71311"/>
        <c:crosses val="autoZero"/>
        <c:crossBetween val="midCat"/>
      </c:valAx>
      <c:valAx>
        <c:axId val="14127713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6891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lorado vs</a:t>
            </a:r>
            <a:r>
              <a:rPr lang="en-US" baseline="0"/>
              <a:t> GW pumping indicato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3860892388451546E-2"/>
                  <c:y val="-0.477264144065325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 CY'!$J$2:$J$19</c:f>
              <c:numCache>
                <c:formatCode>0.00</c:formatCode>
                <c:ptCount val="18"/>
                <c:pt idx="0">
                  <c:v>0.18188622754490999</c:v>
                </c:pt>
                <c:pt idx="1">
                  <c:v>0.53742514970059796</c:v>
                </c:pt>
                <c:pt idx="2">
                  <c:v>0.32372754491017902</c:v>
                </c:pt>
                <c:pt idx="3">
                  <c:v>0.94872754491017897</c:v>
                </c:pt>
                <c:pt idx="4">
                  <c:v>0.71856287425149701</c:v>
                </c:pt>
                <c:pt idx="5">
                  <c:v>8.6826347305389198E-2</c:v>
                </c:pt>
                <c:pt idx="6">
                  <c:v>0.43974550898203502</c:v>
                </c:pt>
                <c:pt idx="7">
                  <c:v>0.32447604790419099</c:v>
                </c:pt>
                <c:pt idx="8">
                  <c:v>0.80800898203592797</c:v>
                </c:pt>
                <c:pt idx="9">
                  <c:v>0.88510479041916101</c:v>
                </c:pt>
                <c:pt idx="10">
                  <c:v>0.415419161676646</c:v>
                </c:pt>
                <c:pt idx="11">
                  <c:v>0.100299401197604</c:v>
                </c:pt>
                <c:pt idx="12">
                  <c:v>7.4850299401197501E-2</c:v>
                </c:pt>
                <c:pt idx="13">
                  <c:v>0.26983532934131699</c:v>
                </c:pt>
                <c:pt idx="14">
                  <c:v>0.29715568862275399</c:v>
                </c:pt>
                <c:pt idx="15">
                  <c:v>0.394461077844311</c:v>
                </c:pt>
                <c:pt idx="16">
                  <c:v>0.88922155688622695</c:v>
                </c:pt>
                <c:pt idx="17">
                  <c:v>0.77357784431137699</c:v>
                </c:pt>
              </c:numCache>
            </c:numRef>
          </c:xVal>
          <c:yVal>
            <c:numRef>
              <c:f>'Colorado CY'!$B$2:$B$19</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yVal>
          <c:smooth val="0"/>
          <c:extLst>
            <c:ext xmlns:c16="http://schemas.microsoft.com/office/drawing/2014/chart" uri="{C3380CC4-5D6E-409C-BE32-E72D297353CC}">
              <c16:uniqueId val="{00000001-9549-4227-A0D9-A5C546809532}"/>
            </c:ext>
          </c:extLst>
        </c:ser>
        <c:dLbls>
          <c:showLegendKey val="0"/>
          <c:showVal val="0"/>
          <c:showCatName val="0"/>
          <c:showSerName val="0"/>
          <c:showPercent val="0"/>
          <c:showBubbleSize val="0"/>
        </c:dLbls>
        <c:axId val="1412768911"/>
        <c:axId val="1412771311"/>
      </c:scatterChart>
      <c:valAx>
        <c:axId val="1412768911"/>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71311"/>
        <c:crosses val="autoZero"/>
        <c:crossBetween val="midCat"/>
      </c:valAx>
      <c:valAx>
        <c:axId val="14127713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76891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Annual Div &amp; CU - CY'!$K$1</c:f>
              <c:strCache>
                <c:ptCount val="1"/>
                <c:pt idx="0">
                  <c:v>Diversion</c:v>
                </c:pt>
              </c:strCache>
            </c:strRef>
          </c:tx>
          <c:spPr>
            <a:ln w="19050" cap="rnd">
              <a:solidFill>
                <a:schemeClr val="accent1"/>
              </a:solidFill>
              <a:round/>
            </a:ln>
            <a:effectLst/>
          </c:spPr>
          <c:marker>
            <c:symbol val="none"/>
          </c:marker>
          <c:xVal>
            <c:numRef>
              <c:f>'Annual Div &amp; CU - CY'!$A$3:$A$112</c:f>
              <c:numCache>
                <c:formatCode>General</c:formatCode>
                <c:ptCount val="110"/>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numCache>
            </c:numRef>
          </c:xVal>
          <c:yVal>
            <c:numRef>
              <c:f>'Annual Div &amp; CU - CY'!$K$3:$K$112</c:f>
              <c:numCache>
                <c:formatCode>General</c:formatCode>
                <c:ptCount val="110"/>
                <c:pt idx="0">
                  <c:v>1704204</c:v>
                </c:pt>
                <c:pt idx="1">
                  <c:v>1783896</c:v>
                </c:pt>
                <c:pt idx="2">
                  <c:v>2009700</c:v>
                </c:pt>
                <c:pt idx="3">
                  <c:v>2088396</c:v>
                </c:pt>
                <c:pt idx="4">
                  <c:v>2386500</c:v>
                </c:pt>
                <c:pt idx="5">
                  <c:v>2334300</c:v>
                </c:pt>
                <c:pt idx="6">
                  <c:v>2495196</c:v>
                </c:pt>
                <c:pt idx="7">
                  <c:v>2128596</c:v>
                </c:pt>
                <c:pt idx="8">
                  <c:v>2465400</c:v>
                </c:pt>
                <c:pt idx="9">
                  <c:v>2836104</c:v>
                </c:pt>
                <c:pt idx="10">
                  <c:v>2630604</c:v>
                </c:pt>
                <c:pt idx="11">
                  <c:v>2639700</c:v>
                </c:pt>
                <c:pt idx="12">
                  <c:v>2613108</c:v>
                </c:pt>
                <c:pt idx="13">
                  <c:v>2705304</c:v>
                </c:pt>
                <c:pt idx="14">
                  <c:v>2760996</c:v>
                </c:pt>
                <c:pt idx="15">
                  <c:v>2995896</c:v>
                </c:pt>
                <c:pt idx="16">
                  <c:v>3016404</c:v>
                </c:pt>
                <c:pt idx="17">
                  <c:v>2555304</c:v>
                </c:pt>
                <c:pt idx="18">
                  <c:v>2523900</c:v>
                </c:pt>
                <c:pt idx="19">
                  <c:v>2548008</c:v>
                </c:pt>
                <c:pt idx="20">
                  <c:v>1791504</c:v>
                </c:pt>
                <c:pt idx="21">
                  <c:v>2550300</c:v>
                </c:pt>
                <c:pt idx="22">
                  <c:v>2954100</c:v>
                </c:pt>
                <c:pt idx="23">
                  <c:v>3228000</c:v>
                </c:pt>
                <c:pt idx="24">
                  <c:v>3052908</c:v>
                </c:pt>
                <c:pt idx="25">
                  <c:v>3104700</c:v>
                </c:pt>
                <c:pt idx="26">
                  <c:v>3136618</c:v>
                </c:pt>
                <c:pt idx="27">
                  <c:v>2985506</c:v>
                </c:pt>
                <c:pt idx="28">
                  <c:v>2936540</c:v>
                </c:pt>
                <c:pt idx="29">
                  <c:v>2847826</c:v>
                </c:pt>
                <c:pt idx="30">
                  <c:v>2944929</c:v>
                </c:pt>
                <c:pt idx="31">
                  <c:v>3024646</c:v>
                </c:pt>
                <c:pt idx="32">
                  <c:v>3307795</c:v>
                </c:pt>
                <c:pt idx="33">
                  <c:v>3459756</c:v>
                </c:pt>
                <c:pt idx="34">
                  <c:v>3624349</c:v>
                </c:pt>
                <c:pt idx="35">
                  <c:v>3976254</c:v>
                </c:pt>
                <c:pt idx="36">
                  <c:v>4411240</c:v>
                </c:pt>
                <c:pt idx="37">
                  <c:v>4667482</c:v>
                </c:pt>
                <c:pt idx="38">
                  <c:v>4747446</c:v>
                </c:pt>
                <c:pt idx="39">
                  <c:v>4976813</c:v>
                </c:pt>
                <c:pt idx="40">
                  <c:v>4998248</c:v>
                </c:pt>
                <c:pt idx="41">
                  <c:v>4935392</c:v>
                </c:pt>
                <c:pt idx="42">
                  <c:v>5083085</c:v>
                </c:pt>
                <c:pt idx="43">
                  <c:v>4896079</c:v>
                </c:pt>
                <c:pt idx="44">
                  <c:v>4839073</c:v>
                </c:pt>
                <c:pt idx="45">
                  <c:v>5127946</c:v>
                </c:pt>
                <c:pt idx="46">
                  <c:v>5494990</c:v>
                </c:pt>
                <c:pt idx="47">
                  <c:v>5709285</c:v>
                </c:pt>
                <c:pt idx="48">
                  <c:v>5744809</c:v>
                </c:pt>
                <c:pt idx="49">
                  <c:v>5754124</c:v>
                </c:pt>
                <c:pt idx="50">
                  <c:v>5482180</c:v>
                </c:pt>
                <c:pt idx="51">
                  <c:v>5219373</c:v>
                </c:pt>
                <c:pt idx="52">
                  <c:v>5417956</c:v>
                </c:pt>
                <c:pt idx="53">
                  <c:v>5236560</c:v>
                </c:pt>
                <c:pt idx="54">
                  <c:v>5438981</c:v>
                </c:pt>
                <c:pt idx="55">
                  <c:v>5279091</c:v>
                </c:pt>
                <c:pt idx="56">
                  <c:v>5368561</c:v>
                </c:pt>
                <c:pt idx="57">
                  <c:v>5547080</c:v>
                </c:pt>
                <c:pt idx="58">
                  <c:v>5575606</c:v>
                </c:pt>
                <c:pt idx="59">
                  <c:v>5660545</c:v>
                </c:pt>
                <c:pt idx="60">
                  <c:v>5784699</c:v>
                </c:pt>
                <c:pt idx="61">
                  <c:v>5354319</c:v>
                </c:pt>
                <c:pt idx="62">
                  <c:v>5090858</c:v>
                </c:pt>
                <c:pt idx="63">
                  <c:v>5483589</c:v>
                </c:pt>
                <c:pt idx="64">
                  <c:v>4868285</c:v>
                </c:pt>
                <c:pt idx="65">
                  <c:v>5179333</c:v>
                </c:pt>
                <c:pt idx="66">
                  <c:v>5102190</c:v>
                </c:pt>
                <c:pt idx="67">
                  <c:v>5162330</c:v>
                </c:pt>
                <c:pt idx="68">
                  <c:v>4678956</c:v>
                </c:pt>
                <c:pt idx="69">
                  <c:v>4612111</c:v>
                </c:pt>
                <c:pt idx="70">
                  <c:v>5112810</c:v>
                </c:pt>
                <c:pt idx="71">
                  <c:v>5212085</c:v>
                </c:pt>
                <c:pt idx="72">
                  <c:v>5220457</c:v>
                </c:pt>
                <c:pt idx="73">
                  <c:v>5301587</c:v>
                </c:pt>
                <c:pt idx="74">
                  <c:v>5455719</c:v>
                </c:pt>
                <c:pt idx="75">
                  <c:v>5594405</c:v>
                </c:pt>
                <c:pt idx="76">
                  <c:v>5650721</c:v>
                </c:pt>
                <c:pt idx="77">
                  <c:v>5420780</c:v>
                </c:pt>
                <c:pt idx="78">
                  <c:v>4963438</c:v>
                </c:pt>
                <c:pt idx="79">
                  <c:v>5163650</c:v>
                </c:pt>
                <c:pt idx="80">
                  <c:v>5615194</c:v>
                </c:pt>
                <c:pt idx="81">
                  <c:v>5368946</c:v>
                </c:pt>
                <c:pt idx="82">
                  <c:v>5802644</c:v>
                </c:pt>
                <c:pt idx="83">
                  <c:v>5741089</c:v>
                </c:pt>
                <c:pt idx="84">
                  <c:v>5485966</c:v>
                </c:pt>
                <c:pt idx="85">
                  <c:v>5614083</c:v>
                </c:pt>
                <c:pt idx="86">
                  <c:v>5598430</c:v>
                </c:pt>
                <c:pt idx="87">
                  <c:v>5725179</c:v>
                </c:pt>
                <c:pt idx="88">
                  <c:v>5809556</c:v>
                </c:pt>
                <c:pt idx="89">
                  <c:v>4977687</c:v>
                </c:pt>
                <c:pt idx="90">
                  <c:v>4883262</c:v>
                </c:pt>
                <c:pt idx="91">
                  <c:v>4857169</c:v>
                </c:pt>
                <c:pt idx="92">
                  <c:v>4820268</c:v>
                </c:pt>
                <c:pt idx="93">
                  <c:v>4907079</c:v>
                </c:pt>
                <c:pt idx="94">
                  <c:v>5018294</c:v>
                </c:pt>
                <c:pt idx="95">
                  <c:v>4856558</c:v>
                </c:pt>
                <c:pt idx="96">
                  <c:v>4778057</c:v>
                </c:pt>
                <c:pt idx="97">
                  <c:v>4732152</c:v>
                </c:pt>
                <c:pt idx="98">
                  <c:v>4875422</c:v>
                </c:pt>
                <c:pt idx="99">
                  <c:v>4869132</c:v>
                </c:pt>
                <c:pt idx="100">
                  <c:v>4990931</c:v>
                </c:pt>
                <c:pt idx="101">
                  <c:v>4864467</c:v>
                </c:pt>
                <c:pt idx="102">
                  <c:v>4608972</c:v>
                </c:pt>
                <c:pt idx="103">
                  <c:v>4247090</c:v>
                </c:pt>
                <c:pt idx="104">
                  <c:v>4526455</c:v>
                </c:pt>
                <c:pt idx="105">
                  <c:v>4229550</c:v>
                </c:pt>
                <c:pt idx="106">
                  <c:v>4471150</c:v>
                </c:pt>
                <c:pt idx="107">
                  <c:v>4887316</c:v>
                </c:pt>
                <c:pt idx="108">
                  <c:v>4877342</c:v>
                </c:pt>
                <c:pt idx="109">
                  <c:v>4081534</c:v>
                </c:pt>
              </c:numCache>
            </c:numRef>
          </c:yVal>
          <c:smooth val="1"/>
          <c:extLst>
            <c:ext xmlns:c16="http://schemas.microsoft.com/office/drawing/2014/chart" uri="{C3380CC4-5D6E-409C-BE32-E72D297353CC}">
              <c16:uniqueId val="{00000000-4874-46F0-A98C-C29A8E723E83}"/>
            </c:ext>
          </c:extLst>
        </c:ser>
        <c:ser>
          <c:idx val="1"/>
          <c:order val="1"/>
          <c:tx>
            <c:strRef>
              <c:f>'Annual Div &amp; CU - CY'!$L$1</c:f>
              <c:strCache>
                <c:ptCount val="1"/>
                <c:pt idx="0">
                  <c:v>Consumptive Use</c:v>
                </c:pt>
              </c:strCache>
            </c:strRef>
          </c:tx>
          <c:spPr>
            <a:ln w="19050" cap="rnd">
              <a:solidFill>
                <a:schemeClr val="accent2"/>
              </a:solidFill>
              <a:round/>
            </a:ln>
            <a:effectLst/>
          </c:spPr>
          <c:marker>
            <c:symbol val="none"/>
          </c:marker>
          <c:xVal>
            <c:numRef>
              <c:f>'Annual Div &amp; CU - CY'!$A$3:$A$112</c:f>
              <c:numCache>
                <c:formatCode>General</c:formatCode>
                <c:ptCount val="110"/>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numCache>
            </c:numRef>
          </c:xVal>
          <c:yVal>
            <c:numRef>
              <c:f>'Annual Div &amp; CU - CY'!$L$3:$L$112</c:f>
              <c:numCache>
                <c:formatCode>General</c:formatCode>
                <c:ptCount val="110"/>
                <c:pt idx="0">
                  <c:v>1704204</c:v>
                </c:pt>
                <c:pt idx="1">
                  <c:v>1783896</c:v>
                </c:pt>
                <c:pt idx="2">
                  <c:v>2009700</c:v>
                </c:pt>
                <c:pt idx="3">
                  <c:v>2088396</c:v>
                </c:pt>
                <c:pt idx="4">
                  <c:v>2386500</c:v>
                </c:pt>
                <c:pt idx="5">
                  <c:v>2334300</c:v>
                </c:pt>
                <c:pt idx="6">
                  <c:v>2495196</c:v>
                </c:pt>
                <c:pt idx="7">
                  <c:v>2128596</c:v>
                </c:pt>
                <c:pt idx="8">
                  <c:v>2458056</c:v>
                </c:pt>
                <c:pt idx="9">
                  <c:v>2825999</c:v>
                </c:pt>
                <c:pt idx="10">
                  <c:v>2619409</c:v>
                </c:pt>
                <c:pt idx="11">
                  <c:v>2627065</c:v>
                </c:pt>
                <c:pt idx="12">
                  <c:v>2601241</c:v>
                </c:pt>
                <c:pt idx="13">
                  <c:v>2693327</c:v>
                </c:pt>
                <c:pt idx="14">
                  <c:v>2751505</c:v>
                </c:pt>
                <c:pt idx="15">
                  <c:v>2984604</c:v>
                </c:pt>
                <c:pt idx="16">
                  <c:v>3006348</c:v>
                </c:pt>
                <c:pt idx="17">
                  <c:v>2545139</c:v>
                </c:pt>
                <c:pt idx="18">
                  <c:v>2514803</c:v>
                </c:pt>
                <c:pt idx="19">
                  <c:v>2538792</c:v>
                </c:pt>
                <c:pt idx="20">
                  <c:v>1780620</c:v>
                </c:pt>
                <c:pt idx="21">
                  <c:v>2451971</c:v>
                </c:pt>
                <c:pt idx="22">
                  <c:v>2837824</c:v>
                </c:pt>
                <c:pt idx="23">
                  <c:v>3114207</c:v>
                </c:pt>
                <c:pt idx="24">
                  <c:v>2935913</c:v>
                </c:pt>
                <c:pt idx="25">
                  <c:v>2973830</c:v>
                </c:pt>
                <c:pt idx="26">
                  <c:v>2941994</c:v>
                </c:pt>
                <c:pt idx="27">
                  <c:v>2821838</c:v>
                </c:pt>
                <c:pt idx="28">
                  <c:v>2757645</c:v>
                </c:pt>
                <c:pt idx="29">
                  <c:v>2679945</c:v>
                </c:pt>
                <c:pt idx="30">
                  <c:v>2765157</c:v>
                </c:pt>
                <c:pt idx="31">
                  <c:v>2848005</c:v>
                </c:pt>
                <c:pt idx="32">
                  <c:v>3088733</c:v>
                </c:pt>
                <c:pt idx="33">
                  <c:v>3199908</c:v>
                </c:pt>
                <c:pt idx="34">
                  <c:v>3319193</c:v>
                </c:pt>
                <c:pt idx="35">
                  <c:v>3606893</c:v>
                </c:pt>
                <c:pt idx="36">
                  <c:v>3992071</c:v>
                </c:pt>
                <c:pt idx="37">
                  <c:v>4275050</c:v>
                </c:pt>
                <c:pt idx="38">
                  <c:v>4342236</c:v>
                </c:pt>
                <c:pt idx="39">
                  <c:v>4551141</c:v>
                </c:pt>
                <c:pt idx="40">
                  <c:v>4519491</c:v>
                </c:pt>
                <c:pt idx="41">
                  <c:v>4476199</c:v>
                </c:pt>
                <c:pt idx="42">
                  <c:v>4547023</c:v>
                </c:pt>
                <c:pt idx="43">
                  <c:v>4429472</c:v>
                </c:pt>
                <c:pt idx="44">
                  <c:v>4335708</c:v>
                </c:pt>
                <c:pt idx="45">
                  <c:v>4599876</c:v>
                </c:pt>
                <c:pt idx="46">
                  <c:v>4886337</c:v>
                </c:pt>
                <c:pt idx="47">
                  <c:v>5106511</c:v>
                </c:pt>
                <c:pt idx="48">
                  <c:v>5111037</c:v>
                </c:pt>
                <c:pt idx="49">
                  <c:v>5129270</c:v>
                </c:pt>
                <c:pt idx="50">
                  <c:v>4897897</c:v>
                </c:pt>
                <c:pt idx="51">
                  <c:v>4751394</c:v>
                </c:pt>
                <c:pt idx="52">
                  <c:v>4937747</c:v>
                </c:pt>
                <c:pt idx="53">
                  <c:v>4723401</c:v>
                </c:pt>
                <c:pt idx="54">
                  <c:v>4899704</c:v>
                </c:pt>
                <c:pt idx="55">
                  <c:v>4734473</c:v>
                </c:pt>
                <c:pt idx="56">
                  <c:v>4859550</c:v>
                </c:pt>
                <c:pt idx="57">
                  <c:v>5058957</c:v>
                </c:pt>
                <c:pt idx="58">
                  <c:v>5079397</c:v>
                </c:pt>
                <c:pt idx="59">
                  <c:v>5154117</c:v>
                </c:pt>
                <c:pt idx="60">
                  <c:v>5258833</c:v>
                </c:pt>
                <c:pt idx="61">
                  <c:v>4817645</c:v>
                </c:pt>
                <c:pt idx="62">
                  <c:v>4534873</c:v>
                </c:pt>
                <c:pt idx="63">
                  <c:v>4941001</c:v>
                </c:pt>
                <c:pt idx="64">
                  <c:v>4347659</c:v>
                </c:pt>
                <c:pt idx="65">
                  <c:v>4630037</c:v>
                </c:pt>
                <c:pt idx="66">
                  <c:v>4559258</c:v>
                </c:pt>
                <c:pt idx="67">
                  <c:v>4610818</c:v>
                </c:pt>
                <c:pt idx="68">
                  <c:v>4137546</c:v>
                </c:pt>
                <c:pt idx="69">
                  <c:v>4111216</c:v>
                </c:pt>
                <c:pt idx="70">
                  <c:v>4540929</c:v>
                </c:pt>
                <c:pt idx="71">
                  <c:v>4640032</c:v>
                </c:pt>
                <c:pt idx="72">
                  <c:v>4673475</c:v>
                </c:pt>
                <c:pt idx="73">
                  <c:v>4748058</c:v>
                </c:pt>
                <c:pt idx="74">
                  <c:v>4873078</c:v>
                </c:pt>
                <c:pt idx="75">
                  <c:v>4969924</c:v>
                </c:pt>
                <c:pt idx="76">
                  <c:v>5098459</c:v>
                </c:pt>
                <c:pt idx="77">
                  <c:v>4881843</c:v>
                </c:pt>
                <c:pt idx="78">
                  <c:v>4407696</c:v>
                </c:pt>
                <c:pt idx="79">
                  <c:v>4629608</c:v>
                </c:pt>
                <c:pt idx="80">
                  <c:v>5056857</c:v>
                </c:pt>
                <c:pt idx="81">
                  <c:v>4818251</c:v>
                </c:pt>
                <c:pt idx="82">
                  <c:v>5211933</c:v>
                </c:pt>
                <c:pt idx="83">
                  <c:v>5157025</c:v>
                </c:pt>
                <c:pt idx="84">
                  <c:v>4939252</c:v>
                </c:pt>
                <c:pt idx="85">
                  <c:v>5103744</c:v>
                </c:pt>
                <c:pt idx="86">
                  <c:v>5267602</c:v>
                </c:pt>
                <c:pt idx="87">
                  <c:v>5153764</c:v>
                </c:pt>
                <c:pt idx="88">
                  <c:v>5262871</c:v>
                </c:pt>
                <c:pt idx="89">
                  <c:v>4338467</c:v>
                </c:pt>
                <c:pt idx="90">
                  <c:v>4235257</c:v>
                </c:pt>
                <c:pt idx="91">
                  <c:v>4261805</c:v>
                </c:pt>
                <c:pt idx="92">
                  <c:v>4226324</c:v>
                </c:pt>
                <c:pt idx="93">
                  <c:v>4273528</c:v>
                </c:pt>
                <c:pt idx="94">
                  <c:v>4404025</c:v>
                </c:pt>
                <c:pt idx="95">
                  <c:v>4265469</c:v>
                </c:pt>
                <c:pt idx="96">
                  <c:v>4220662</c:v>
                </c:pt>
                <c:pt idx="97">
                  <c:v>4244210</c:v>
                </c:pt>
                <c:pt idx="98">
                  <c:v>4331134</c:v>
                </c:pt>
                <c:pt idx="99">
                  <c:v>4332273</c:v>
                </c:pt>
                <c:pt idx="100">
                  <c:v>4483681</c:v>
                </c:pt>
                <c:pt idx="101">
                  <c:v>4400960</c:v>
                </c:pt>
                <c:pt idx="102">
                  <c:v>4185754</c:v>
                </c:pt>
                <c:pt idx="103">
                  <c:v>3861461</c:v>
                </c:pt>
                <c:pt idx="104">
                  <c:v>4206792</c:v>
                </c:pt>
                <c:pt idx="105">
                  <c:v>3790071</c:v>
                </c:pt>
                <c:pt idx="106">
                  <c:v>4005944</c:v>
                </c:pt>
                <c:pt idx="107">
                  <c:v>4353588</c:v>
                </c:pt>
                <c:pt idx="108">
                  <c:v>4367845</c:v>
                </c:pt>
                <c:pt idx="109">
                  <c:v>3647630</c:v>
                </c:pt>
              </c:numCache>
            </c:numRef>
          </c:yVal>
          <c:smooth val="1"/>
          <c:extLst>
            <c:ext xmlns:c16="http://schemas.microsoft.com/office/drawing/2014/chart" uri="{C3380CC4-5D6E-409C-BE32-E72D297353CC}">
              <c16:uniqueId val="{00000001-4874-46F0-A98C-C29A8E723E83}"/>
            </c:ext>
          </c:extLst>
        </c:ser>
        <c:ser>
          <c:idx val="2"/>
          <c:order val="2"/>
          <c:tx>
            <c:strRef>
              <c:f>'Annual Div &amp; CU - CY'!$O$2</c:f>
              <c:strCache>
                <c:ptCount val="1"/>
                <c:pt idx="0">
                  <c:v>Diversion 10 yr moving average</c:v>
                </c:pt>
              </c:strCache>
            </c:strRef>
          </c:tx>
          <c:spPr>
            <a:ln w="19050" cap="rnd">
              <a:solidFill>
                <a:schemeClr val="accent3"/>
              </a:solidFill>
              <a:round/>
            </a:ln>
            <a:effectLst/>
          </c:spPr>
          <c:marker>
            <c:symbol val="none"/>
          </c:marker>
          <c:xVal>
            <c:numRef>
              <c:f>'Annual Div &amp; CU - CY'!$A$3:$A$112</c:f>
              <c:numCache>
                <c:formatCode>General</c:formatCode>
                <c:ptCount val="110"/>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numCache>
            </c:numRef>
          </c:xVal>
          <c:yVal>
            <c:numRef>
              <c:f>'Annual Div &amp; CU - CY'!$O$3:$O$112</c:f>
              <c:numCache>
                <c:formatCode>General</c:formatCode>
                <c:ptCount val="110"/>
                <c:pt idx="0">
                  <c:v>#N/A</c:v>
                </c:pt>
                <c:pt idx="1">
                  <c:v>#N/A</c:v>
                </c:pt>
                <c:pt idx="2">
                  <c:v>#N/A</c:v>
                </c:pt>
                <c:pt idx="3">
                  <c:v>#N/A</c:v>
                </c:pt>
                <c:pt idx="4">
                  <c:v>#N/A</c:v>
                </c:pt>
                <c:pt idx="5">
                  <c:v>#N/A</c:v>
                </c:pt>
                <c:pt idx="6">
                  <c:v>#N/A</c:v>
                </c:pt>
                <c:pt idx="7">
                  <c:v>#N/A</c:v>
                </c:pt>
                <c:pt idx="8">
                  <c:v>#N/A</c:v>
                </c:pt>
                <c:pt idx="9">
                  <c:v>2223229.2000000002</c:v>
                </c:pt>
                <c:pt idx="10">
                  <c:v>2315869.2000000002</c:v>
                </c:pt>
                <c:pt idx="11">
                  <c:v>2401449.6</c:v>
                </c:pt>
                <c:pt idx="12">
                  <c:v>2461790.4</c:v>
                </c:pt>
                <c:pt idx="13">
                  <c:v>2523481.2000000002</c:v>
                </c:pt>
                <c:pt idx="14">
                  <c:v>2560930.7999999998</c:v>
                </c:pt>
                <c:pt idx="15">
                  <c:v>2627090.4</c:v>
                </c:pt>
                <c:pt idx="16">
                  <c:v>2679211.2000000002</c:v>
                </c:pt>
                <c:pt idx="17">
                  <c:v>2721882</c:v>
                </c:pt>
                <c:pt idx="18">
                  <c:v>2727732</c:v>
                </c:pt>
                <c:pt idx="19">
                  <c:v>2698922.4</c:v>
                </c:pt>
                <c:pt idx="20">
                  <c:v>2615012.4</c:v>
                </c:pt>
                <c:pt idx="21">
                  <c:v>2606072.4</c:v>
                </c:pt>
                <c:pt idx="22">
                  <c:v>2640171.6</c:v>
                </c:pt>
                <c:pt idx="23">
                  <c:v>2692441.2</c:v>
                </c:pt>
                <c:pt idx="24">
                  <c:v>2721632.4</c:v>
                </c:pt>
                <c:pt idx="25">
                  <c:v>2732512.8</c:v>
                </c:pt>
                <c:pt idx="26">
                  <c:v>2744534.2</c:v>
                </c:pt>
                <c:pt idx="27">
                  <c:v>2787554.4</c:v>
                </c:pt>
                <c:pt idx="28">
                  <c:v>2828818.4</c:v>
                </c:pt>
                <c:pt idx="29">
                  <c:v>2858800.2</c:v>
                </c:pt>
                <c:pt idx="30">
                  <c:v>2974142.7</c:v>
                </c:pt>
                <c:pt idx="31">
                  <c:v>3021577.3</c:v>
                </c:pt>
                <c:pt idx="32">
                  <c:v>3056946.8</c:v>
                </c:pt>
                <c:pt idx="33">
                  <c:v>3080122.4</c:v>
                </c:pt>
                <c:pt idx="34">
                  <c:v>3137266.5</c:v>
                </c:pt>
                <c:pt idx="35">
                  <c:v>3224421.9</c:v>
                </c:pt>
                <c:pt idx="36">
                  <c:v>3351884.1</c:v>
                </c:pt>
                <c:pt idx="37">
                  <c:v>3520081.7</c:v>
                </c:pt>
                <c:pt idx="38">
                  <c:v>3701172.3</c:v>
                </c:pt>
                <c:pt idx="39">
                  <c:v>3914071</c:v>
                </c:pt>
                <c:pt idx="40">
                  <c:v>4119402.9</c:v>
                </c:pt>
                <c:pt idx="41">
                  <c:v>4310477.5</c:v>
                </c:pt>
                <c:pt idx="42">
                  <c:v>4488006.5</c:v>
                </c:pt>
                <c:pt idx="43">
                  <c:v>4631638.8</c:v>
                </c:pt>
                <c:pt idx="44">
                  <c:v>4753111.2</c:v>
                </c:pt>
                <c:pt idx="45">
                  <c:v>4868280.4000000004</c:v>
                </c:pt>
                <c:pt idx="46">
                  <c:v>4976655.4000000004</c:v>
                </c:pt>
                <c:pt idx="47">
                  <c:v>5080835.7</c:v>
                </c:pt>
                <c:pt idx="48">
                  <c:v>5180572</c:v>
                </c:pt>
                <c:pt idx="49">
                  <c:v>5258303.0999999996</c:v>
                </c:pt>
                <c:pt idx="50">
                  <c:v>5306696.3</c:v>
                </c:pt>
                <c:pt idx="51">
                  <c:v>5335094.4000000004</c:v>
                </c:pt>
                <c:pt idx="52">
                  <c:v>5368581.5</c:v>
                </c:pt>
                <c:pt idx="53">
                  <c:v>5402629.5999999996</c:v>
                </c:pt>
                <c:pt idx="54">
                  <c:v>5462620.4000000004</c:v>
                </c:pt>
                <c:pt idx="55">
                  <c:v>5477734.9000000004</c:v>
                </c:pt>
                <c:pt idx="56">
                  <c:v>5465092</c:v>
                </c:pt>
                <c:pt idx="57">
                  <c:v>5448871.5</c:v>
                </c:pt>
                <c:pt idx="58">
                  <c:v>5431951.2000000002</c:v>
                </c:pt>
                <c:pt idx="59">
                  <c:v>5422593.2999999998</c:v>
                </c:pt>
                <c:pt idx="60">
                  <c:v>5452845.2000000002</c:v>
                </c:pt>
                <c:pt idx="61">
                  <c:v>5466339.7999999998</c:v>
                </c:pt>
                <c:pt idx="62">
                  <c:v>5433630</c:v>
                </c:pt>
                <c:pt idx="63">
                  <c:v>5458332.9000000004</c:v>
                </c:pt>
                <c:pt idx="64">
                  <c:v>5401263.2999999998</c:v>
                </c:pt>
                <c:pt idx="65">
                  <c:v>5391287.5</c:v>
                </c:pt>
                <c:pt idx="66">
                  <c:v>5364650.4000000004</c:v>
                </c:pt>
                <c:pt idx="67">
                  <c:v>5326175.4000000004</c:v>
                </c:pt>
                <c:pt idx="68">
                  <c:v>5236510.4000000004</c:v>
                </c:pt>
                <c:pt idx="69">
                  <c:v>5131667</c:v>
                </c:pt>
                <c:pt idx="70">
                  <c:v>5064478.0999999996</c:v>
                </c:pt>
                <c:pt idx="71">
                  <c:v>5050254.7</c:v>
                </c:pt>
                <c:pt idx="72">
                  <c:v>5063214.5999999996</c:v>
                </c:pt>
                <c:pt idx="73">
                  <c:v>5045014.4000000004</c:v>
                </c:pt>
                <c:pt idx="74">
                  <c:v>5103757.8</c:v>
                </c:pt>
                <c:pt idx="75">
                  <c:v>5145265</c:v>
                </c:pt>
                <c:pt idx="76">
                  <c:v>5200118.0999999996</c:v>
                </c:pt>
                <c:pt idx="77">
                  <c:v>5225963.0999999996</c:v>
                </c:pt>
                <c:pt idx="78">
                  <c:v>5254411.3</c:v>
                </c:pt>
                <c:pt idx="79">
                  <c:v>5309565.2</c:v>
                </c:pt>
                <c:pt idx="80">
                  <c:v>5359803.5999999996</c:v>
                </c:pt>
                <c:pt idx="81">
                  <c:v>5375489.7000000002</c:v>
                </c:pt>
                <c:pt idx="82">
                  <c:v>5433708.4000000004</c:v>
                </c:pt>
                <c:pt idx="83">
                  <c:v>5477658.5999999996</c:v>
                </c:pt>
                <c:pt idx="84">
                  <c:v>5480683.2999999998</c:v>
                </c:pt>
                <c:pt idx="85">
                  <c:v>5482651.0999999996</c:v>
                </c:pt>
                <c:pt idx="86">
                  <c:v>5477422</c:v>
                </c:pt>
                <c:pt idx="87">
                  <c:v>5507861.9000000004</c:v>
                </c:pt>
                <c:pt idx="88">
                  <c:v>5592473.7000000002</c:v>
                </c:pt>
                <c:pt idx="89">
                  <c:v>5573877.4000000004</c:v>
                </c:pt>
                <c:pt idx="90">
                  <c:v>5500684.2000000002</c:v>
                </c:pt>
                <c:pt idx="91">
                  <c:v>5449506.5</c:v>
                </c:pt>
                <c:pt idx="92">
                  <c:v>5351268.9000000004</c:v>
                </c:pt>
                <c:pt idx="93">
                  <c:v>5267867.9000000004</c:v>
                </c:pt>
                <c:pt idx="94">
                  <c:v>5221100.7</c:v>
                </c:pt>
                <c:pt idx="95">
                  <c:v>5145348.2</c:v>
                </c:pt>
                <c:pt idx="96">
                  <c:v>5063310.9000000004</c:v>
                </c:pt>
                <c:pt idx="97">
                  <c:v>4964008.2</c:v>
                </c:pt>
                <c:pt idx="98">
                  <c:v>4870594.8</c:v>
                </c:pt>
                <c:pt idx="99">
                  <c:v>4859739.3</c:v>
                </c:pt>
                <c:pt idx="100">
                  <c:v>4870506.2</c:v>
                </c:pt>
                <c:pt idx="101">
                  <c:v>4871236</c:v>
                </c:pt>
                <c:pt idx="102">
                  <c:v>4850106.4000000004</c:v>
                </c:pt>
                <c:pt idx="103">
                  <c:v>4784107.5</c:v>
                </c:pt>
                <c:pt idx="104">
                  <c:v>4734923.5999999996</c:v>
                </c:pt>
                <c:pt idx="105">
                  <c:v>4672222.8</c:v>
                </c:pt>
                <c:pt idx="106">
                  <c:v>4641532.0999999996</c:v>
                </c:pt>
                <c:pt idx="107">
                  <c:v>4657048.5</c:v>
                </c:pt>
                <c:pt idx="108">
                  <c:v>4657240.5</c:v>
                </c:pt>
                <c:pt idx="109">
                  <c:v>4578480.7</c:v>
                </c:pt>
              </c:numCache>
            </c:numRef>
          </c:yVal>
          <c:smooth val="1"/>
          <c:extLst>
            <c:ext xmlns:c16="http://schemas.microsoft.com/office/drawing/2014/chart" uri="{C3380CC4-5D6E-409C-BE32-E72D297353CC}">
              <c16:uniqueId val="{00000002-4874-46F0-A98C-C29A8E723E83}"/>
            </c:ext>
          </c:extLst>
        </c:ser>
        <c:ser>
          <c:idx val="3"/>
          <c:order val="3"/>
          <c:tx>
            <c:strRef>
              <c:f>'Annual Div &amp; CU - CY'!$P$2</c:f>
              <c:strCache>
                <c:ptCount val="1"/>
                <c:pt idx="0">
                  <c:v>Consumpive Use 10 yr moving average</c:v>
                </c:pt>
              </c:strCache>
            </c:strRef>
          </c:tx>
          <c:spPr>
            <a:ln w="19050" cap="rnd">
              <a:solidFill>
                <a:schemeClr val="accent4"/>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P$3:$P$112</c:f>
              <c:numCache>
                <c:formatCode>General</c:formatCode>
                <c:ptCount val="110"/>
                <c:pt idx="0">
                  <c:v>#N/A</c:v>
                </c:pt>
                <c:pt idx="1">
                  <c:v>#N/A</c:v>
                </c:pt>
                <c:pt idx="2">
                  <c:v>#N/A</c:v>
                </c:pt>
                <c:pt idx="3">
                  <c:v>#N/A</c:v>
                </c:pt>
                <c:pt idx="4">
                  <c:v>#N/A</c:v>
                </c:pt>
                <c:pt idx="5">
                  <c:v>#N/A</c:v>
                </c:pt>
                <c:pt idx="6">
                  <c:v>#N/A</c:v>
                </c:pt>
                <c:pt idx="7">
                  <c:v>#N/A</c:v>
                </c:pt>
                <c:pt idx="8">
                  <c:v>#N/A</c:v>
                </c:pt>
                <c:pt idx="9">
                  <c:v>2221484.2999999998</c:v>
                </c:pt>
                <c:pt idx="10">
                  <c:v>2313004.7999999998</c:v>
                </c:pt>
                <c:pt idx="11">
                  <c:v>2397321.7000000002</c:v>
                </c:pt>
                <c:pt idx="12">
                  <c:v>2456475.7999999998</c:v>
                </c:pt>
                <c:pt idx="13">
                  <c:v>2516968.9</c:v>
                </c:pt>
                <c:pt idx="14">
                  <c:v>2553469.4</c:v>
                </c:pt>
                <c:pt idx="15">
                  <c:v>2618499.7999999998</c:v>
                </c:pt>
                <c:pt idx="16">
                  <c:v>2669615</c:v>
                </c:pt>
                <c:pt idx="17">
                  <c:v>2711269.3</c:v>
                </c:pt>
                <c:pt idx="18">
                  <c:v>2716944</c:v>
                </c:pt>
                <c:pt idx="19">
                  <c:v>2688223.3</c:v>
                </c:pt>
                <c:pt idx="20">
                  <c:v>2604344.4</c:v>
                </c:pt>
                <c:pt idx="21">
                  <c:v>2586835</c:v>
                </c:pt>
                <c:pt idx="22">
                  <c:v>2610493.2999999998</c:v>
                </c:pt>
                <c:pt idx="23">
                  <c:v>2652581.2999999998</c:v>
                </c:pt>
                <c:pt idx="24">
                  <c:v>2671022.1</c:v>
                </c:pt>
                <c:pt idx="25">
                  <c:v>2669944.7000000002</c:v>
                </c:pt>
                <c:pt idx="26">
                  <c:v>2663509.2999999998</c:v>
                </c:pt>
                <c:pt idx="27">
                  <c:v>2691179.2</c:v>
                </c:pt>
                <c:pt idx="28">
                  <c:v>2715463.4</c:v>
                </c:pt>
                <c:pt idx="29">
                  <c:v>2729578.7</c:v>
                </c:pt>
                <c:pt idx="30">
                  <c:v>2828032.4</c:v>
                </c:pt>
                <c:pt idx="31">
                  <c:v>2867635.8</c:v>
                </c:pt>
                <c:pt idx="32">
                  <c:v>2892726.7</c:v>
                </c:pt>
                <c:pt idx="33">
                  <c:v>2901296.8</c:v>
                </c:pt>
                <c:pt idx="34">
                  <c:v>2939624.8</c:v>
                </c:pt>
                <c:pt idx="35">
                  <c:v>3002931.1</c:v>
                </c:pt>
                <c:pt idx="36">
                  <c:v>3107938.8</c:v>
                </c:pt>
                <c:pt idx="37">
                  <c:v>3253260</c:v>
                </c:pt>
                <c:pt idx="38">
                  <c:v>3411719.1</c:v>
                </c:pt>
                <c:pt idx="39">
                  <c:v>3598838.7</c:v>
                </c:pt>
                <c:pt idx="40">
                  <c:v>3774272.1</c:v>
                </c:pt>
                <c:pt idx="41">
                  <c:v>3937091.5</c:v>
                </c:pt>
                <c:pt idx="42">
                  <c:v>4082920.5</c:v>
                </c:pt>
                <c:pt idx="43">
                  <c:v>4205876.9000000004</c:v>
                </c:pt>
                <c:pt idx="44">
                  <c:v>4307528.4000000004</c:v>
                </c:pt>
                <c:pt idx="45">
                  <c:v>4406826.7</c:v>
                </c:pt>
                <c:pt idx="46">
                  <c:v>4496253.3</c:v>
                </c:pt>
                <c:pt idx="47">
                  <c:v>4579399.4000000004</c:v>
                </c:pt>
                <c:pt idx="48">
                  <c:v>4656279.5</c:v>
                </c:pt>
                <c:pt idx="49">
                  <c:v>4714092.4000000004</c:v>
                </c:pt>
                <c:pt idx="50">
                  <c:v>4751933</c:v>
                </c:pt>
                <c:pt idx="51">
                  <c:v>4779452.5</c:v>
                </c:pt>
                <c:pt idx="52">
                  <c:v>4818524.9000000004</c:v>
                </c:pt>
                <c:pt idx="53">
                  <c:v>4847917.8</c:v>
                </c:pt>
                <c:pt idx="54">
                  <c:v>4904317.4000000004</c:v>
                </c:pt>
                <c:pt idx="55">
                  <c:v>4917777.0999999996</c:v>
                </c:pt>
                <c:pt idx="56">
                  <c:v>4915098.4000000004</c:v>
                </c:pt>
                <c:pt idx="57">
                  <c:v>4910343</c:v>
                </c:pt>
                <c:pt idx="58">
                  <c:v>4907179</c:v>
                </c:pt>
                <c:pt idx="59">
                  <c:v>4909663.7</c:v>
                </c:pt>
                <c:pt idx="60">
                  <c:v>4945757.3</c:v>
                </c:pt>
                <c:pt idx="61">
                  <c:v>4952382.4000000004</c:v>
                </c:pt>
                <c:pt idx="62">
                  <c:v>4912095</c:v>
                </c:pt>
                <c:pt idx="63">
                  <c:v>4933855</c:v>
                </c:pt>
                <c:pt idx="64">
                  <c:v>4878650.5</c:v>
                </c:pt>
                <c:pt idx="65">
                  <c:v>4868206.9000000004</c:v>
                </c:pt>
                <c:pt idx="66">
                  <c:v>4838177.7</c:v>
                </c:pt>
                <c:pt idx="67">
                  <c:v>4793363.8</c:v>
                </c:pt>
                <c:pt idx="68">
                  <c:v>4699178.7</c:v>
                </c:pt>
                <c:pt idx="69">
                  <c:v>4594888.5999999996</c:v>
                </c:pt>
                <c:pt idx="70">
                  <c:v>4523098.2</c:v>
                </c:pt>
                <c:pt idx="71">
                  <c:v>4505336.9000000004</c:v>
                </c:pt>
                <c:pt idx="72">
                  <c:v>4519197.0999999996</c:v>
                </c:pt>
                <c:pt idx="73">
                  <c:v>4499902.8</c:v>
                </c:pt>
                <c:pt idx="74">
                  <c:v>4552444.7</c:v>
                </c:pt>
                <c:pt idx="75">
                  <c:v>4586433.4000000004</c:v>
                </c:pt>
                <c:pt idx="76">
                  <c:v>4640353.5</c:v>
                </c:pt>
                <c:pt idx="77">
                  <c:v>4667456</c:v>
                </c:pt>
                <c:pt idx="78">
                  <c:v>4694471</c:v>
                </c:pt>
                <c:pt idx="79">
                  <c:v>4746310.2</c:v>
                </c:pt>
                <c:pt idx="80">
                  <c:v>4797903</c:v>
                </c:pt>
                <c:pt idx="81">
                  <c:v>4815724.9000000004</c:v>
                </c:pt>
                <c:pt idx="82">
                  <c:v>4869570.7</c:v>
                </c:pt>
                <c:pt idx="83">
                  <c:v>4910467.4000000004</c:v>
                </c:pt>
                <c:pt idx="84">
                  <c:v>4917084.8</c:v>
                </c:pt>
                <c:pt idx="85">
                  <c:v>4930466.8</c:v>
                </c:pt>
                <c:pt idx="86">
                  <c:v>4947381.0999999996</c:v>
                </c:pt>
                <c:pt idx="87">
                  <c:v>4974573.2</c:v>
                </c:pt>
                <c:pt idx="88">
                  <c:v>5060090.7</c:v>
                </c:pt>
                <c:pt idx="89">
                  <c:v>5030976.5999999996</c:v>
                </c:pt>
                <c:pt idx="90">
                  <c:v>4948816.5999999996</c:v>
                </c:pt>
                <c:pt idx="91">
                  <c:v>4893172</c:v>
                </c:pt>
                <c:pt idx="92">
                  <c:v>4794611.0999999996</c:v>
                </c:pt>
                <c:pt idx="93">
                  <c:v>4706261.4000000004</c:v>
                </c:pt>
                <c:pt idx="94">
                  <c:v>4652738.7</c:v>
                </c:pt>
                <c:pt idx="95">
                  <c:v>4568911.2</c:v>
                </c:pt>
                <c:pt idx="96">
                  <c:v>4464217.2</c:v>
                </c:pt>
                <c:pt idx="97">
                  <c:v>4373261.8</c:v>
                </c:pt>
                <c:pt idx="98">
                  <c:v>4280088.0999999996</c:v>
                </c:pt>
                <c:pt idx="99">
                  <c:v>4279468.7</c:v>
                </c:pt>
                <c:pt idx="100">
                  <c:v>4304311.0999999996</c:v>
                </c:pt>
                <c:pt idx="101">
                  <c:v>4318226.5999999996</c:v>
                </c:pt>
                <c:pt idx="102">
                  <c:v>4314169.5999999996</c:v>
                </c:pt>
                <c:pt idx="103">
                  <c:v>4272962.9000000004</c:v>
                </c:pt>
                <c:pt idx="104">
                  <c:v>4253239.5999999996</c:v>
                </c:pt>
                <c:pt idx="105">
                  <c:v>4205699.8</c:v>
                </c:pt>
                <c:pt idx="106">
                  <c:v>4184228</c:v>
                </c:pt>
                <c:pt idx="107">
                  <c:v>4195165.8</c:v>
                </c:pt>
                <c:pt idx="108">
                  <c:v>4198836.9000000004</c:v>
                </c:pt>
                <c:pt idx="109">
                  <c:v>4130372.6</c:v>
                </c:pt>
              </c:numCache>
            </c:numRef>
          </c:yVal>
          <c:smooth val="1"/>
          <c:extLst>
            <c:ext xmlns:c16="http://schemas.microsoft.com/office/drawing/2014/chart" uri="{C3380CC4-5D6E-409C-BE32-E72D297353CC}">
              <c16:uniqueId val="{00000003-4874-46F0-A98C-C29A8E723E83}"/>
            </c:ext>
          </c:extLst>
        </c:ser>
        <c:dLbls>
          <c:showLegendKey val="0"/>
          <c:showVal val="0"/>
          <c:showCatName val="0"/>
          <c:showSerName val="0"/>
          <c:showPercent val="0"/>
          <c:showBubbleSize val="0"/>
        </c:dLbls>
        <c:axId val="1168451088"/>
        <c:axId val="1168453488"/>
      </c:scatterChart>
      <c:valAx>
        <c:axId val="1168451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8453488"/>
        <c:crosses val="autoZero"/>
        <c:crossBetween val="midCat"/>
      </c:valAx>
      <c:valAx>
        <c:axId val="1168453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84510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Annual Div &amp; CU - CY'!$B$1:$B$2</c:f>
              <c:strCache>
                <c:ptCount val="2"/>
                <c:pt idx="0">
                  <c:v>Diversion</c:v>
                </c:pt>
                <c:pt idx="1">
                  <c:v>MWD</c:v>
                </c:pt>
              </c:strCache>
            </c:strRef>
          </c:tx>
          <c:spPr>
            <a:ln w="19050" cap="rnd">
              <a:solidFill>
                <a:schemeClr val="accent1"/>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B$3:$B$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72500</c:v>
                </c:pt>
                <c:pt idx="26">
                  <c:v>95710</c:v>
                </c:pt>
                <c:pt idx="27">
                  <c:v>30698</c:v>
                </c:pt>
                <c:pt idx="28">
                  <c:v>31136</c:v>
                </c:pt>
                <c:pt idx="29">
                  <c:v>34630</c:v>
                </c:pt>
                <c:pt idx="30">
                  <c:v>51633</c:v>
                </c:pt>
                <c:pt idx="31">
                  <c:v>58342</c:v>
                </c:pt>
                <c:pt idx="32">
                  <c:v>80395</c:v>
                </c:pt>
                <c:pt idx="33">
                  <c:v>85356</c:v>
                </c:pt>
                <c:pt idx="34">
                  <c:v>194245</c:v>
                </c:pt>
                <c:pt idx="35">
                  <c:v>172254</c:v>
                </c:pt>
                <c:pt idx="36">
                  <c:v>179440</c:v>
                </c:pt>
                <c:pt idx="37">
                  <c:v>231370</c:v>
                </c:pt>
                <c:pt idx="38">
                  <c:v>175050</c:v>
                </c:pt>
                <c:pt idx="39">
                  <c:v>228317</c:v>
                </c:pt>
                <c:pt idx="40">
                  <c:v>341156</c:v>
                </c:pt>
                <c:pt idx="41">
                  <c:v>417080</c:v>
                </c:pt>
                <c:pt idx="42">
                  <c:v>481493</c:v>
                </c:pt>
                <c:pt idx="43">
                  <c:v>593983</c:v>
                </c:pt>
                <c:pt idx="44">
                  <c:v>540169</c:v>
                </c:pt>
                <c:pt idx="45">
                  <c:v>707938</c:v>
                </c:pt>
                <c:pt idx="46">
                  <c:v>894190</c:v>
                </c:pt>
                <c:pt idx="47">
                  <c:v>1102689</c:v>
                </c:pt>
                <c:pt idx="48">
                  <c:v>1073413</c:v>
                </c:pt>
                <c:pt idx="49">
                  <c:v>1057132</c:v>
                </c:pt>
                <c:pt idx="50">
                  <c:v>1136698</c:v>
                </c:pt>
                <c:pt idx="51">
                  <c:v>1178058</c:v>
                </c:pt>
                <c:pt idx="52">
                  <c:v>1146182</c:v>
                </c:pt>
                <c:pt idx="53">
                  <c:v>1122633</c:v>
                </c:pt>
                <c:pt idx="54">
                  <c:v>1181527</c:v>
                </c:pt>
                <c:pt idx="55">
                  <c:v>1128575</c:v>
                </c:pt>
                <c:pt idx="56">
                  <c:v>1200353</c:v>
                </c:pt>
                <c:pt idx="57">
                  <c:v>1212000</c:v>
                </c:pt>
                <c:pt idx="58">
                  <c:v>1212000</c:v>
                </c:pt>
                <c:pt idx="59">
                  <c:v>1170140</c:v>
                </c:pt>
                <c:pt idx="60">
                  <c:v>1121788</c:v>
                </c:pt>
                <c:pt idx="61">
                  <c:v>778495</c:v>
                </c:pt>
                <c:pt idx="62">
                  <c:v>794620</c:v>
                </c:pt>
                <c:pt idx="63">
                  <c:v>1280598</c:v>
                </c:pt>
                <c:pt idx="64">
                  <c:v>713816</c:v>
                </c:pt>
                <c:pt idx="65">
                  <c:v>812608</c:v>
                </c:pt>
                <c:pt idx="66">
                  <c:v>818165</c:v>
                </c:pt>
                <c:pt idx="67">
                  <c:v>830228</c:v>
                </c:pt>
                <c:pt idx="68">
                  <c:v>716536</c:v>
                </c:pt>
                <c:pt idx="69">
                  <c:v>907564</c:v>
                </c:pt>
                <c:pt idx="70">
                  <c:v>1237230</c:v>
                </c:pt>
                <c:pt idx="71">
                  <c:v>1273236</c:v>
                </c:pt>
                <c:pt idx="72">
                  <c:v>1303276</c:v>
                </c:pt>
                <c:pt idx="73">
                  <c:v>1282277</c:v>
                </c:pt>
                <c:pt idx="74">
                  <c:v>1203571</c:v>
                </c:pt>
                <c:pt idx="75">
                  <c:v>1204578</c:v>
                </c:pt>
                <c:pt idx="76">
                  <c:v>1218321</c:v>
                </c:pt>
                <c:pt idx="77">
                  <c:v>1255720</c:v>
                </c:pt>
                <c:pt idx="78">
                  <c:v>1197422</c:v>
                </c:pt>
                <c:pt idx="79">
                  <c:v>1207331</c:v>
                </c:pt>
                <c:pt idx="80">
                  <c:v>1303212</c:v>
                </c:pt>
                <c:pt idx="81">
                  <c:v>997414</c:v>
                </c:pt>
                <c:pt idx="82">
                  <c:v>1230353</c:v>
                </c:pt>
                <c:pt idx="83">
                  <c:v>1241821</c:v>
                </c:pt>
                <c:pt idx="84">
                  <c:v>1076295</c:v>
                </c:pt>
                <c:pt idx="85">
                  <c:v>1215224</c:v>
                </c:pt>
                <c:pt idx="86">
                  <c:v>1303148</c:v>
                </c:pt>
                <c:pt idx="87">
                  <c:v>1253579</c:v>
                </c:pt>
                <c:pt idx="88">
                  <c:v>1241088</c:v>
                </c:pt>
                <c:pt idx="89">
                  <c:v>688043</c:v>
                </c:pt>
                <c:pt idx="90">
                  <c:v>763095</c:v>
                </c:pt>
                <c:pt idx="91">
                  <c:v>879704</c:v>
                </c:pt>
                <c:pt idx="92">
                  <c:v>635558</c:v>
                </c:pt>
                <c:pt idx="93">
                  <c:v>716289</c:v>
                </c:pt>
                <c:pt idx="94">
                  <c:v>907807</c:v>
                </c:pt>
                <c:pt idx="95">
                  <c:v>1107683</c:v>
                </c:pt>
                <c:pt idx="96">
                  <c:v>1101590</c:v>
                </c:pt>
                <c:pt idx="97">
                  <c:v>701966</c:v>
                </c:pt>
                <c:pt idx="98">
                  <c:v>739017</c:v>
                </c:pt>
                <c:pt idx="99">
                  <c:v>1015806</c:v>
                </c:pt>
                <c:pt idx="100">
                  <c:v>1179094</c:v>
                </c:pt>
                <c:pt idx="101">
                  <c:v>1181597</c:v>
                </c:pt>
                <c:pt idx="102">
                  <c:v>999819</c:v>
                </c:pt>
                <c:pt idx="103">
                  <c:v>679767</c:v>
                </c:pt>
                <c:pt idx="104">
                  <c:v>891844</c:v>
                </c:pt>
                <c:pt idx="105">
                  <c:v>540208</c:v>
                </c:pt>
                <c:pt idx="106">
                  <c:v>818220</c:v>
                </c:pt>
                <c:pt idx="107">
                  <c:v>1078121</c:v>
                </c:pt>
                <c:pt idx="108">
                  <c:v>1129540</c:v>
                </c:pt>
                <c:pt idx="109">
                  <c:v>663943</c:v>
                </c:pt>
                <c:pt idx="110">
                  <c:v>534153</c:v>
                </c:pt>
              </c:numCache>
            </c:numRef>
          </c:yVal>
          <c:smooth val="1"/>
          <c:extLst>
            <c:ext xmlns:c16="http://schemas.microsoft.com/office/drawing/2014/chart" uri="{C3380CC4-5D6E-409C-BE32-E72D297353CC}">
              <c16:uniqueId val="{00000000-A52A-4E51-A453-B0FF892A9833}"/>
            </c:ext>
          </c:extLst>
        </c:ser>
        <c:ser>
          <c:idx val="1"/>
          <c:order val="1"/>
          <c:tx>
            <c:strRef>
              <c:f>'Annual Div &amp; CU - CY'!$C$1:$C$2</c:f>
              <c:strCache>
                <c:ptCount val="2"/>
                <c:pt idx="0">
                  <c:v>Diversion</c:v>
                </c:pt>
                <c:pt idx="1">
                  <c:v>PVID</c:v>
                </c:pt>
              </c:strCache>
            </c:strRef>
          </c:tx>
          <c:spPr>
            <a:ln w="19050" cap="rnd">
              <a:solidFill>
                <a:schemeClr val="accent2"/>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C$3:$C$113</c:f>
              <c:numCache>
                <c:formatCode>General</c:formatCode>
                <c:ptCount val="111"/>
                <c:pt idx="0">
                  <c:v>0</c:v>
                </c:pt>
                <c:pt idx="1">
                  <c:v>0</c:v>
                </c:pt>
                <c:pt idx="2">
                  <c:v>0</c:v>
                </c:pt>
                <c:pt idx="3">
                  <c:v>0</c:v>
                </c:pt>
                <c:pt idx="4">
                  <c:v>0</c:v>
                </c:pt>
                <c:pt idx="5">
                  <c:v>0</c:v>
                </c:pt>
                <c:pt idx="6">
                  <c:v>0</c:v>
                </c:pt>
                <c:pt idx="7">
                  <c:v>0</c:v>
                </c:pt>
                <c:pt idx="8">
                  <c:v>131100</c:v>
                </c:pt>
                <c:pt idx="9">
                  <c:v>180504</c:v>
                </c:pt>
                <c:pt idx="10">
                  <c:v>200004</c:v>
                </c:pt>
                <c:pt idx="11">
                  <c:v>225696</c:v>
                </c:pt>
                <c:pt idx="12">
                  <c:v>212004</c:v>
                </c:pt>
                <c:pt idx="13">
                  <c:v>213804</c:v>
                </c:pt>
                <c:pt idx="14">
                  <c:v>169596</c:v>
                </c:pt>
                <c:pt idx="15">
                  <c:v>201696</c:v>
                </c:pt>
                <c:pt idx="16">
                  <c:v>179604</c:v>
                </c:pt>
                <c:pt idx="17">
                  <c:v>181500</c:v>
                </c:pt>
                <c:pt idx="18">
                  <c:v>162504</c:v>
                </c:pt>
                <c:pt idx="19">
                  <c:v>164604</c:v>
                </c:pt>
                <c:pt idx="20">
                  <c:v>194400</c:v>
                </c:pt>
                <c:pt idx="21">
                  <c:v>194304</c:v>
                </c:pt>
                <c:pt idx="22">
                  <c:v>225396</c:v>
                </c:pt>
                <c:pt idx="23">
                  <c:v>220500</c:v>
                </c:pt>
                <c:pt idx="24">
                  <c:v>226704</c:v>
                </c:pt>
                <c:pt idx="25">
                  <c:v>253596</c:v>
                </c:pt>
                <c:pt idx="26">
                  <c:v>360204</c:v>
                </c:pt>
                <c:pt idx="27">
                  <c:v>305304</c:v>
                </c:pt>
                <c:pt idx="28">
                  <c:v>340104</c:v>
                </c:pt>
                <c:pt idx="29">
                  <c:v>313200</c:v>
                </c:pt>
                <c:pt idx="30">
                  <c:v>335400</c:v>
                </c:pt>
                <c:pt idx="31">
                  <c:v>331404</c:v>
                </c:pt>
                <c:pt idx="32">
                  <c:v>408696</c:v>
                </c:pt>
                <c:pt idx="33">
                  <c:v>484800</c:v>
                </c:pt>
                <c:pt idx="34">
                  <c:v>558900</c:v>
                </c:pt>
                <c:pt idx="35">
                  <c:v>652704</c:v>
                </c:pt>
                <c:pt idx="36">
                  <c:v>767700</c:v>
                </c:pt>
                <c:pt idx="37">
                  <c:v>705804</c:v>
                </c:pt>
                <c:pt idx="38">
                  <c:v>728796</c:v>
                </c:pt>
                <c:pt idx="39">
                  <c:v>765600</c:v>
                </c:pt>
                <c:pt idx="40">
                  <c:v>861096</c:v>
                </c:pt>
                <c:pt idx="41">
                  <c:v>811704</c:v>
                </c:pt>
                <c:pt idx="42">
                  <c:v>947100</c:v>
                </c:pt>
                <c:pt idx="43">
                  <c:v>824400</c:v>
                </c:pt>
                <c:pt idx="44">
                  <c:v>873900</c:v>
                </c:pt>
                <c:pt idx="45">
                  <c:v>916800</c:v>
                </c:pt>
                <c:pt idx="46">
                  <c:v>918600</c:v>
                </c:pt>
                <c:pt idx="47">
                  <c:v>943200</c:v>
                </c:pt>
                <c:pt idx="48">
                  <c:v>952800</c:v>
                </c:pt>
                <c:pt idx="49">
                  <c:v>929796</c:v>
                </c:pt>
                <c:pt idx="50">
                  <c:v>927910</c:v>
                </c:pt>
                <c:pt idx="51">
                  <c:v>775320</c:v>
                </c:pt>
                <c:pt idx="52">
                  <c:v>837850</c:v>
                </c:pt>
                <c:pt idx="53">
                  <c:v>830150</c:v>
                </c:pt>
                <c:pt idx="54">
                  <c:v>883330</c:v>
                </c:pt>
                <c:pt idx="55">
                  <c:v>888510</c:v>
                </c:pt>
                <c:pt idx="56">
                  <c:v>870380</c:v>
                </c:pt>
                <c:pt idx="57">
                  <c:v>896490</c:v>
                </c:pt>
                <c:pt idx="58">
                  <c:v>886220</c:v>
                </c:pt>
                <c:pt idx="59">
                  <c:v>920150</c:v>
                </c:pt>
                <c:pt idx="60">
                  <c:v>932070</c:v>
                </c:pt>
                <c:pt idx="61">
                  <c:v>933863</c:v>
                </c:pt>
                <c:pt idx="62">
                  <c:v>894453</c:v>
                </c:pt>
                <c:pt idx="63">
                  <c:v>922294</c:v>
                </c:pt>
                <c:pt idx="64">
                  <c:v>887779</c:v>
                </c:pt>
                <c:pt idx="65">
                  <c:v>951757</c:v>
                </c:pt>
                <c:pt idx="66">
                  <c:v>906455</c:v>
                </c:pt>
                <c:pt idx="67">
                  <c:v>1007553</c:v>
                </c:pt>
                <c:pt idx="68">
                  <c:v>941974</c:v>
                </c:pt>
                <c:pt idx="69">
                  <c:v>786664</c:v>
                </c:pt>
                <c:pt idx="70">
                  <c:v>834905</c:v>
                </c:pt>
                <c:pt idx="71">
                  <c:v>879896</c:v>
                </c:pt>
                <c:pt idx="72">
                  <c:v>871988</c:v>
                </c:pt>
                <c:pt idx="73">
                  <c:v>864570</c:v>
                </c:pt>
                <c:pt idx="74">
                  <c:v>898650</c:v>
                </c:pt>
                <c:pt idx="75">
                  <c:v>935426</c:v>
                </c:pt>
                <c:pt idx="76">
                  <c:v>917480</c:v>
                </c:pt>
                <c:pt idx="77">
                  <c:v>851920</c:v>
                </c:pt>
                <c:pt idx="78">
                  <c:v>768160</c:v>
                </c:pt>
                <c:pt idx="79">
                  <c:v>737100</c:v>
                </c:pt>
                <c:pt idx="80">
                  <c:v>800370</c:v>
                </c:pt>
                <c:pt idx="81">
                  <c:v>861800</c:v>
                </c:pt>
                <c:pt idx="82">
                  <c:v>953010</c:v>
                </c:pt>
                <c:pt idx="83">
                  <c:v>917520</c:v>
                </c:pt>
                <c:pt idx="84">
                  <c:v>918910</c:v>
                </c:pt>
                <c:pt idx="85">
                  <c:v>938870</c:v>
                </c:pt>
                <c:pt idx="86">
                  <c:v>982760</c:v>
                </c:pt>
                <c:pt idx="87">
                  <c:v>944740</c:v>
                </c:pt>
                <c:pt idx="88">
                  <c:v>998610</c:v>
                </c:pt>
                <c:pt idx="89">
                  <c:v>917360</c:v>
                </c:pt>
                <c:pt idx="90">
                  <c:v>969040</c:v>
                </c:pt>
                <c:pt idx="91">
                  <c:v>800460</c:v>
                </c:pt>
                <c:pt idx="92">
                  <c:v>851320</c:v>
                </c:pt>
                <c:pt idx="93">
                  <c:v>917090</c:v>
                </c:pt>
                <c:pt idx="94">
                  <c:v>881220</c:v>
                </c:pt>
                <c:pt idx="95">
                  <c:v>746790</c:v>
                </c:pt>
                <c:pt idx="96">
                  <c:v>716600</c:v>
                </c:pt>
                <c:pt idx="97">
                  <c:v>810260</c:v>
                </c:pt>
                <c:pt idx="98">
                  <c:v>893880</c:v>
                </c:pt>
                <c:pt idx="99">
                  <c:v>972270</c:v>
                </c:pt>
                <c:pt idx="100">
                  <c:v>948630</c:v>
                </c:pt>
                <c:pt idx="101">
                  <c:v>866840</c:v>
                </c:pt>
                <c:pt idx="102">
                  <c:v>775220</c:v>
                </c:pt>
                <c:pt idx="103">
                  <c:v>734778</c:v>
                </c:pt>
                <c:pt idx="104">
                  <c:v>773029</c:v>
                </c:pt>
                <c:pt idx="105">
                  <c:v>800870</c:v>
                </c:pt>
                <c:pt idx="106">
                  <c:v>793966</c:v>
                </c:pt>
                <c:pt idx="107">
                  <c:v>810550</c:v>
                </c:pt>
                <c:pt idx="108">
                  <c:v>784177</c:v>
                </c:pt>
                <c:pt idx="109">
                  <c:v>691840</c:v>
                </c:pt>
                <c:pt idx="110">
                  <c:v>466726</c:v>
                </c:pt>
              </c:numCache>
            </c:numRef>
          </c:yVal>
          <c:smooth val="1"/>
          <c:extLst>
            <c:ext xmlns:c16="http://schemas.microsoft.com/office/drawing/2014/chart" uri="{C3380CC4-5D6E-409C-BE32-E72D297353CC}">
              <c16:uniqueId val="{00000001-A52A-4E51-A453-B0FF892A9833}"/>
            </c:ext>
          </c:extLst>
        </c:ser>
        <c:ser>
          <c:idx val="2"/>
          <c:order val="2"/>
          <c:tx>
            <c:strRef>
              <c:f>'Annual Div &amp; CU - CY'!$D$1:$D$2</c:f>
              <c:strCache>
                <c:ptCount val="2"/>
                <c:pt idx="0">
                  <c:v>Diversion</c:v>
                </c:pt>
                <c:pt idx="1">
                  <c:v>IID</c:v>
                </c:pt>
              </c:strCache>
            </c:strRef>
          </c:tx>
          <c:spPr>
            <a:ln w="19050" cap="rnd">
              <a:solidFill>
                <a:schemeClr val="accent3"/>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D$3:$D$113</c:f>
              <c:numCache>
                <c:formatCode>General</c:formatCode>
                <c:ptCount val="111"/>
                <c:pt idx="0">
                  <c:v>1704204</c:v>
                </c:pt>
                <c:pt idx="1">
                  <c:v>1783896</c:v>
                </c:pt>
                <c:pt idx="2">
                  <c:v>2009700</c:v>
                </c:pt>
                <c:pt idx="3">
                  <c:v>2088396</c:v>
                </c:pt>
                <c:pt idx="4">
                  <c:v>2386500</c:v>
                </c:pt>
                <c:pt idx="5">
                  <c:v>2334300</c:v>
                </c:pt>
                <c:pt idx="6">
                  <c:v>2495196</c:v>
                </c:pt>
                <c:pt idx="7">
                  <c:v>2128596</c:v>
                </c:pt>
                <c:pt idx="8">
                  <c:v>2334300</c:v>
                </c:pt>
                <c:pt idx="9">
                  <c:v>2655600</c:v>
                </c:pt>
                <c:pt idx="10">
                  <c:v>2430600</c:v>
                </c:pt>
                <c:pt idx="11">
                  <c:v>2414004</c:v>
                </c:pt>
                <c:pt idx="12">
                  <c:v>2401104</c:v>
                </c:pt>
                <c:pt idx="13">
                  <c:v>2491500</c:v>
                </c:pt>
                <c:pt idx="14">
                  <c:v>2591400</c:v>
                </c:pt>
                <c:pt idx="15">
                  <c:v>2794200</c:v>
                </c:pt>
                <c:pt idx="16">
                  <c:v>2836800</c:v>
                </c:pt>
                <c:pt idx="17">
                  <c:v>2373804</c:v>
                </c:pt>
                <c:pt idx="18">
                  <c:v>2361396</c:v>
                </c:pt>
                <c:pt idx="19">
                  <c:v>2383404</c:v>
                </c:pt>
                <c:pt idx="20">
                  <c:v>1597104</c:v>
                </c:pt>
                <c:pt idx="21">
                  <c:v>2355996</c:v>
                </c:pt>
                <c:pt idx="22">
                  <c:v>2728704</c:v>
                </c:pt>
                <c:pt idx="23">
                  <c:v>3007500</c:v>
                </c:pt>
                <c:pt idx="24">
                  <c:v>2826204</c:v>
                </c:pt>
                <c:pt idx="25">
                  <c:v>2678604</c:v>
                </c:pt>
                <c:pt idx="26">
                  <c:v>2680704</c:v>
                </c:pt>
                <c:pt idx="27">
                  <c:v>2649504</c:v>
                </c:pt>
                <c:pt idx="28">
                  <c:v>2565300</c:v>
                </c:pt>
                <c:pt idx="29">
                  <c:v>2499996</c:v>
                </c:pt>
                <c:pt idx="30">
                  <c:v>2557896</c:v>
                </c:pt>
                <c:pt idx="31">
                  <c:v>2634900</c:v>
                </c:pt>
                <c:pt idx="32">
                  <c:v>2818704</c:v>
                </c:pt>
                <c:pt idx="33">
                  <c:v>2889600</c:v>
                </c:pt>
                <c:pt idx="34">
                  <c:v>2871204</c:v>
                </c:pt>
                <c:pt idx="35">
                  <c:v>2946000</c:v>
                </c:pt>
                <c:pt idx="36">
                  <c:v>3097500</c:v>
                </c:pt>
                <c:pt idx="37">
                  <c:v>3216204</c:v>
                </c:pt>
                <c:pt idx="38">
                  <c:v>3320604</c:v>
                </c:pt>
                <c:pt idx="39">
                  <c:v>3449796</c:v>
                </c:pt>
                <c:pt idx="40">
                  <c:v>3213000</c:v>
                </c:pt>
                <c:pt idx="41">
                  <c:v>3100704</c:v>
                </c:pt>
                <c:pt idx="42">
                  <c:v>3075096</c:v>
                </c:pt>
                <c:pt idx="43">
                  <c:v>2952996</c:v>
                </c:pt>
                <c:pt idx="44">
                  <c:v>2905404</c:v>
                </c:pt>
                <c:pt idx="45">
                  <c:v>2987004</c:v>
                </c:pt>
                <c:pt idx="46">
                  <c:v>3161400</c:v>
                </c:pt>
                <c:pt idx="47">
                  <c:v>3126996</c:v>
                </c:pt>
                <c:pt idx="48">
                  <c:v>3131496</c:v>
                </c:pt>
                <c:pt idx="49">
                  <c:v>3205200</c:v>
                </c:pt>
                <c:pt idx="50">
                  <c:v>2891155</c:v>
                </c:pt>
                <c:pt idx="51">
                  <c:v>2741309</c:v>
                </c:pt>
                <c:pt idx="52">
                  <c:v>2944495</c:v>
                </c:pt>
                <c:pt idx="53">
                  <c:v>2819724</c:v>
                </c:pt>
                <c:pt idx="54">
                  <c:v>2895541</c:v>
                </c:pt>
                <c:pt idx="55">
                  <c:v>2766924</c:v>
                </c:pt>
                <c:pt idx="56">
                  <c:v>2848565</c:v>
                </c:pt>
                <c:pt idx="57">
                  <c:v>2967907</c:v>
                </c:pt>
                <c:pt idx="58">
                  <c:v>2965910</c:v>
                </c:pt>
                <c:pt idx="59">
                  <c:v>3047899</c:v>
                </c:pt>
                <c:pt idx="60">
                  <c:v>3171977</c:v>
                </c:pt>
                <c:pt idx="61">
                  <c:v>3070974</c:v>
                </c:pt>
                <c:pt idx="62">
                  <c:v>2876984</c:v>
                </c:pt>
                <c:pt idx="63">
                  <c:v>2772062</c:v>
                </c:pt>
                <c:pt idx="64">
                  <c:v>2757199</c:v>
                </c:pt>
                <c:pt idx="65">
                  <c:v>2884235</c:v>
                </c:pt>
                <c:pt idx="66">
                  <c:v>2845779</c:v>
                </c:pt>
                <c:pt idx="67">
                  <c:v>2872289</c:v>
                </c:pt>
                <c:pt idx="68">
                  <c:v>2595578</c:v>
                </c:pt>
                <c:pt idx="69">
                  <c:v>2555617</c:v>
                </c:pt>
                <c:pt idx="70">
                  <c:v>2682700</c:v>
                </c:pt>
                <c:pt idx="71">
                  <c:v>2717913</c:v>
                </c:pt>
                <c:pt idx="72">
                  <c:v>2702528</c:v>
                </c:pt>
                <c:pt idx="73">
                  <c:v>2815986</c:v>
                </c:pt>
                <c:pt idx="74">
                  <c:v>3014187</c:v>
                </c:pt>
                <c:pt idx="75">
                  <c:v>3085811</c:v>
                </c:pt>
                <c:pt idx="76">
                  <c:v>3135301</c:v>
                </c:pt>
                <c:pt idx="77">
                  <c:v>2985723</c:v>
                </c:pt>
                <c:pt idx="78">
                  <c:v>2675901</c:v>
                </c:pt>
                <c:pt idx="79">
                  <c:v>2886565</c:v>
                </c:pt>
                <c:pt idx="80">
                  <c:v>3172082</c:v>
                </c:pt>
                <c:pt idx="81">
                  <c:v>3171927</c:v>
                </c:pt>
                <c:pt idx="82">
                  <c:v>3275453</c:v>
                </c:pt>
                <c:pt idx="83">
                  <c:v>3235259</c:v>
                </c:pt>
                <c:pt idx="84">
                  <c:v>3148164</c:v>
                </c:pt>
                <c:pt idx="85">
                  <c:v>3122480</c:v>
                </c:pt>
                <c:pt idx="86">
                  <c:v>2977456</c:v>
                </c:pt>
                <c:pt idx="87">
                  <c:v>3186400</c:v>
                </c:pt>
                <c:pt idx="88">
                  <c:v>3230352</c:v>
                </c:pt>
                <c:pt idx="89">
                  <c:v>3066361</c:v>
                </c:pt>
                <c:pt idx="90">
                  <c:v>2822794</c:v>
                </c:pt>
                <c:pt idx="91">
                  <c:v>2860526</c:v>
                </c:pt>
                <c:pt idx="92">
                  <c:v>2994325</c:v>
                </c:pt>
                <c:pt idx="93">
                  <c:v>2952526</c:v>
                </c:pt>
                <c:pt idx="94">
                  <c:v>2919108</c:v>
                </c:pt>
                <c:pt idx="95">
                  <c:v>2679355</c:v>
                </c:pt>
                <c:pt idx="96">
                  <c:v>2640769</c:v>
                </c:pt>
                <c:pt idx="97">
                  <c:v>2899353</c:v>
                </c:pt>
                <c:pt idx="98">
                  <c:v>2897602</c:v>
                </c:pt>
                <c:pt idx="99">
                  <c:v>2535452</c:v>
                </c:pt>
                <c:pt idx="100">
                  <c:v>2496428</c:v>
                </c:pt>
                <c:pt idx="101">
                  <c:v>2455649</c:v>
                </c:pt>
                <c:pt idx="102">
                  <c:v>2461562</c:v>
                </c:pt>
                <c:pt idx="103">
                  <c:v>2488615</c:v>
                </c:pt>
                <c:pt idx="104">
                  <c:v>2515215</c:v>
                </c:pt>
                <c:pt idx="105">
                  <c:v>2529797</c:v>
                </c:pt>
                <c:pt idx="106">
                  <c:v>2487376</c:v>
                </c:pt>
                <c:pt idx="107">
                  <c:v>2617910</c:v>
                </c:pt>
                <c:pt idx="108">
                  <c:v>2613035</c:v>
                </c:pt>
                <c:pt idx="109">
                  <c:v>2423475</c:v>
                </c:pt>
                <c:pt idx="110">
                  <c:v>1591770</c:v>
                </c:pt>
              </c:numCache>
            </c:numRef>
          </c:yVal>
          <c:smooth val="1"/>
          <c:extLst>
            <c:ext xmlns:c16="http://schemas.microsoft.com/office/drawing/2014/chart" uri="{C3380CC4-5D6E-409C-BE32-E72D297353CC}">
              <c16:uniqueId val="{00000002-A52A-4E51-A453-B0FF892A9833}"/>
            </c:ext>
          </c:extLst>
        </c:ser>
        <c:ser>
          <c:idx val="3"/>
          <c:order val="3"/>
          <c:tx>
            <c:strRef>
              <c:f>'Annual Div &amp; CU - CY'!$E$1:$E$2</c:f>
              <c:strCache>
                <c:ptCount val="2"/>
                <c:pt idx="0">
                  <c:v>Diversion</c:v>
                </c:pt>
                <c:pt idx="1">
                  <c:v>CVWD</c:v>
                </c:pt>
              </c:strCache>
            </c:strRef>
          </c:tx>
          <c:spPr>
            <a:ln w="19050" cap="rnd">
              <a:solidFill>
                <a:schemeClr val="accent4"/>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E$3:$E$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205296</c:v>
                </c:pt>
                <c:pt idx="36">
                  <c:v>366600</c:v>
                </c:pt>
                <c:pt idx="37">
                  <c:v>514104</c:v>
                </c:pt>
                <c:pt idx="38">
                  <c:v>522996</c:v>
                </c:pt>
                <c:pt idx="39">
                  <c:v>533100</c:v>
                </c:pt>
                <c:pt idx="40">
                  <c:v>582996</c:v>
                </c:pt>
                <c:pt idx="41">
                  <c:v>605904</c:v>
                </c:pt>
                <c:pt idx="42">
                  <c:v>579396</c:v>
                </c:pt>
                <c:pt idx="43">
                  <c:v>524700</c:v>
                </c:pt>
                <c:pt idx="44">
                  <c:v>519600</c:v>
                </c:pt>
                <c:pt idx="45">
                  <c:v>516204</c:v>
                </c:pt>
                <c:pt idx="46">
                  <c:v>520800</c:v>
                </c:pt>
                <c:pt idx="47">
                  <c:v>536400</c:v>
                </c:pt>
                <c:pt idx="48">
                  <c:v>587100</c:v>
                </c:pt>
                <c:pt idx="49">
                  <c:v>561996</c:v>
                </c:pt>
                <c:pt idx="50">
                  <c:v>526417</c:v>
                </c:pt>
                <c:pt idx="51">
                  <c:v>524686</c:v>
                </c:pt>
                <c:pt idx="52">
                  <c:v>489429</c:v>
                </c:pt>
                <c:pt idx="53">
                  <c:v>464053</c:v>
                </c:pt>
                <c:pt idx="54">
                  <c:v>478583</c:v>
                </c:pt>
                <c:pt idx="55">
                  <c:v>495082</c:v>
                </c:pt>
                <c:pt idx="56">
                  <c:v>449263</c:v>
                </c:pt>
                <c:pt idx="57">
                  <c:v>470683</c:v>
                </c:pt>
                <c:pt idx="58">
                  <c:v>511476</c:v>
                </c:pt>
                <c:pt idx="59">
                  <c:v>522356</c:v>
                </c:pt>
                <c:pt idx="60">
                  <c:v>558864</c:v>
                </c:pt>
                <c:pt idx="61">
                  <c:v>570987</c:v>
                </c:pt>
                <c:pt idx="62">
                  <c:v>524801</c:v>
                </c:pt>
                <c:pt idx="63">
                  <c:v>508635</c:v>
                </c:pt>
                <c:pt idx="64">
                  <c:v>509491</c:v>
                </c:pt>
                <c:pt idx="65">
                  <c:v>530733</c:v>
                </c:pt>
                <c:pt idx="66">
                  <c:v>531791</c:v>
                </c:pt>
                <c:pt idx="67">
                  <c:v>452260</c:v>
                </c:pt>
                <c:pt idx="68">
                  <c:v>424868</c:v>
                </c:pt>
                <c:pt idx="69">
                  <c:v>362266</c:v>
                </c:pt>
                <c:pt idx="70">
                  <c:v>357975</c:v>
                </c:pt>
                <c:pt idx="71">
                  <c:v>341040</c:v>
                </c:pt>
                <c:pt idx="72">
                  <c:v>342665</c:v>
                </c:pt>
                <c:pt idx="73">
                  <c:v>338754</c:v>
                </c:pt>
                <c:pt idx="74">
                  <c:v>339311</c:v>
                </c:pt>
                <c:pt idx="75">
                  <c:v>368590</c:v>
                </c:pt>
                <c:pt idx="76">
                  <c:v>379619</c:v>
                </c:pt>
                <c:pt idx="77">
                  <c:v>327417</c:v>
                </c:pt>
                <c:pt idx="78">
                  <c:v>321955</c:v>
                </c:pt>
                <c:pt idx="79">
                  <c:v>332654</c:v>
                </c:pt>
                <c:pt idx="80">
                  <c:v>339530</c:v>
                </c:pt>
                <c:pt idx="81">
                  <c:v>337805</c:v>
                </c:pt>
                <c:pt idx="82">
                  <c:v>343828</c:v>
                </c:pt>
                <c:pt idx="83">
                  <c:v>346489</c:v>
                </c:pt>
                <c:pt idx="84">
                  <c:v>342597</c:v>
                </c:pt>
                <c:pt idx="85">
                  <c:v>337509</c:v>
                </c:pt>
                <c:pt idx="86">
                  <c:v>335066</c:v>
                </c:pt>
                <c:pt idx="87">
                  <c:v>340460</c:v>
                </c:pt>
                <c:pt idx="88">
                  <c:v>339506</c:v>
                </c:pt>
                <c:pt idx="89">
                  <c:v>305923</c:v>
                </c:pt>
                <c:pt idx="90">
                  <c:v>328333</c:v>
                </c:pt>
                <c:pt idx="91">
                  <c:v>316479</c:v>
                </c:pt>
                <c:pt idx="92">
                  <c:v>339065</c:v>
                </c:pt>
                <c:pt idx="93">
                  <c:v>321174</c:v>
                </c:pt>
                <c:pt idx="94">
                  <c:v>310159</c:v>
                </c:pt>
                <c:pt idx="95">
                  <c:v>322730</c:v>
                </c:pt>
                <c:pt idx="96">
                  <c:v>319098</c:v>
                </c:pt>
                <c:pt idx="97">
                  <c:v>320573</c:v>
                </c:pt>
                <c:pt idx="98">
                  <c:v>344923</c:v>
                </c:pt>
                <c:pt idx="99">
                  <c:v>345604</c:v>
                </c:pt>
                <c:pt idx="100">
                  <c:v>366779</c:v>
                </c:pt>
                <c:pt idx="101">
                  <c:v>360381</c:v>
                </c:pt>
                <c:pt idx="102">
                  <c:v>372371</c:v>
                </c:pt>
                <c:pt idx="103">
                  <c:v>343930</c:v>
                </c:pt>
                <c:pt idx="104">
                  <c:v>346367</c:v>
                </c:pt>
                <c:pt idx="105">
                  <c:v>358675</c:v>
                </c:pt>
                <c:pt idx="106">
                  <c:v>371588</c:v>
                </c:pt>
                <c:pt idx="107">
                  <c:v>380735</c:v>
                </c:pt>
                <c:pt idx="108">
                  <c:v>350590</c:v>
                </c:pt>
                <c:pt idx="109">
                  <c:v>302276</c:v>
                </c:pt>
                <c:pt idx="110">
                  <c:v>211822</c:v>
                </c:pt>
              </c:numCache>
            </c:numRef>
          </c:yVal>
          <c:smooth val="1"/>
          <c:extLst>
            <c:ext xmlns:c16="http://schemas.microsoft.com/office/drawing/2014/chart" uri="{C3380CC4-5D6E-409C-BE32-E72D297353CC}">
              <c16:uniqueId val="{00000003-A52A-4E51-A453-B0FF892A9833}"/>
            </c:ext>
          </c:extLst>
        </c:ser>
        <c:ser>
          <c:idx val="4"/>
          <c:order val="4"/>
          <c:tx>
            <c:strRef>
              <c:f>'Annual Div &amp; CU - CY'!$F$1:$F$2</c:f>
              <c:strCache>
                <c:ptCount val="2"/>
                <c:pt idx="0">
                  <c:v>Consumptive Use</c:v>
                </c:pt>
                <c:pt idx="1">
                  <c:v>MWD</c:v>
                </c:pt>
              </c:strCache>
            </c:strRef>
          </c:tx>
          <c:spPr>
            <a:ln w="19050" cap="rnd">
              <a:solidFill>
                <a:schemeClr val="accent5"/>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F$3:$F$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72500</c:v>
                </c:pt>
                <c:pt idx="26">
                  <c:v>95710</c:v>
                </c:pt>
                <c:pt idx="27">
                  <c:v>30698</c:v>
                </c:pt>
                <c:pt idx="28">
                  <c:v>31136</c:v>
                </c:pt>
                <c:pt idx="29">
                  <c:v>34630</c:v>
                </c:pt>
                <c:pt idx="30">
                  <c:v>51633</c:v>
                </c:pt>
                <c:pt idx="31">
                  <c:v>58342</c:v>
                </c:pt>
                <c:pt idx="32">
                  <c:v>80395</c:v>
                </c:pt>
                <c:pt idx="33">
                  <c:v>85356</c:v>
                </c:pt>
                <c:pt idx="34">
                  <c:v>194245</c:v>
                </c:pt>
                <c:pt idx="35">
                  <c:v>172254</c:v>
                </c:pt>
                <c:pt idx="36">
                  <c:v>179440</c:v>
                </c:pt>
                <c:pt idx="37">
                  <c:v>231370</c:v>
                </c:pt>
                <c:pt idx="38">
                  <c:v>175050</c:v>
                </c:pt>
                <c:pt idx="39">
                  <c:v>228317</c:v>
                </c:pt>
                <c:pt idx="40">
                  <c:v>341156</c:v>
                </c:pt>
                <c:pt idx="41">
                  <c:v>417080</c:v>
                </c:pt>
                <c:pt idx="42">
                  <c:v>481493</c:v>
                </c:pt>
                <c:pt idx="43">
                  <c:v>593983</c:v>
                </c:pt>
                <c:pt idx="44">
                  <c:v>540169</c:v>
                </c:pt>
                <c:pt idx="45">
                  <c:v>707938</c:v>
                </c:pt>
                <c:pt idx="46">
                  <c:v>894190</c:v>
                </c:pt>
                <c:pt idx="47">
                  <c:v>1102689</c:v>
                </c:pt>
                <c:pt idx="48">
                  <c:v>1073413</c:v>
                </c:pt>
                <c:pt idx="49">
                  <c:v>1057132</c:v>
                </c:pt>
                <c:pt idx="50">
                  <c:v>1134507</c:v>
                </c:pt>
                <c:pt idx="51">
                  <c:v>1178058</c:v>
                </c:pt>
                <c:pt idx="52">
                  <c:v>1146182</c:v>
                </c:pt>
                <c:pt idx="53">
                  <c:v>1122633</c:v>
                </c:pt>
                <c:pt idx="54">
                  <c:v>1181527</c:v>
                </c:pt>
                <c:pt idx="55">
                  <c:v>1128575</c:v>
                </c:pt>
                <c:pt idx="56">
                  <c:v>1200353</c:v>
                </c:pt>
                <c:pt idx="57">
                  <c:v>1212000</c:v>
                </c:pt>
                <c:pt idx="58">
                  <c:v>1212000</c:v>
                </c:pt>
                <c:pt idx="59">
                  <c:v>1170140</c:v>
                </c:pt>
                <c:pt idx="60">
                  <c:v>1121788</c:v>
                </c:pt>
                <c:pt idx="61">
                  <c:v>778495</c:v>
                </c:pt>
                <c:pt idx="62">
                  <c:v>790857</c:v>
                </c:pt>
                <c:pt idx="63">
                  <c:v>1276891</c:v>
                </c:pt>
                <c:pt idx="64">
                  <c:v>709859</c:v>
                </c:pt>
                <c:pt idx="65">
                  <c:v>808757</c:v>
                </c:pt>
                <c:pt idx="66">
                  <c:v>814147</c:v>
                </c:pt>
                <c:pt idx="67">
                  <c:v>826336</c:v>
                </c:pt>
                <c:pt idx="68">
                  <c:v>712951</c:v>
                </c:pt>
                <c:pt idx="69">
                  <c:v>903867</c:v>
                </c:pt>
                <c:pt idx="70">
                  <c:v>1233519</c:v>
                </c:pt>
                <c:pt idx="71">
                  <c:v>1269526</c:v>
                </c:pt>
                <c:pt idx="72">
                  <c:v>1299650</c:v>
                </c:pt>
                <c:pt idx="73">
                  <c:v>1278836</c:v>
                </c:pt>
                <c:pt idx="74">
                  <c:v>1200181</c:v>
                </c:pt>
                <c:pt idx="75">
                  <c:v>1201390</c:v>
                </c:pt>
                <c:pt idx="76">
                  <c:v>1214971</c:v>
                </c:pt>
                <c:pt idx="77">
                  <c:v>1252352</c:v>
                </c:pt>
                <c:pt idx="78">
                  <c:v>1193830</c:v>
                </c:pt>
                <c:pt idx="79">
                  <c:v>1204003</c:v>
                </c:pt>
                <c:pt idx="80">
                  <c:v>1300203</c:v>
                </c:pt>
                <c:pt idx="81">
                  <c:v>994373</c:v>
                </c:pt>
                <c:pt idx="82">
                  <c:v>1227279</c:v>
                </c:pt>
                <c:pt idx="83">
                  <c:v>1238660</c:v>
                </c:pt>
                <c:pt idx="84">
                  <c:v>1073125</c:v>
                </c:pt>
                <c:pt idx="85">
                  <c:v>1212067</c:v>
                </c:pt>
                <c:pt idx="86">
                  <c:v>1300014</c:v>
                </c:pt>
                <c:pt idx="87">
                  <c:v>1250502</c:v>
                </c:pt>
                <c:pt idx="88">
                  <c:v>1237994</c:v>
                </c:pt>
                <c:pt idx="89">
                  <c:v>683786</c:v>
                </c:pt>
                <c:pt idx="90">
                  <c:v>760032</c:v>
                </c:pt>
                <c:pt idx="91">
                  <c:v>875252</c:v>
                </c:pt>
                <c:pt idx="92">
                  <c:v>632424</c:v>
                </c:pt>
                <c:pt idx="93">
                  <c:v>713456</c:v>
                </c:pt>
                <c:pt idx="94">
                  <c:v>904850</c:v>
                </c:pt>
                <c:pt idx="95">
                  <c:v>1105232</c:v>
                </c:pt>
                <c:pt idx="96">
                  <c:v>1099061</c:v>
                </c:pt>
                <c:pt idx="97">
                  <c:v>698990</c:v>
                </c:pt>
                <c:pt idx="98">
                  <c:v>736119</c:v>
                </c:pt>
                <c:pt idx="99">
                  <c:v>1012715</c:v>
                </c:pt>
                <c:pt idx="100">
                  <c:v>1176334</c:v>
                </c:pt>
                <c:pt idx="101">
                  <c:v>1178928</c:v>
                </c:pt>
                <c:pt idx="102">
                  <c:v>997023</c:v>
                </c:pt>
                <c:pt idx="103">
                  <c:v>677027</c:v>
                </c:pt>
                <c:pt idx="104">
                  <c:v>889108</c:v>
                </c:pt>
                <c:pt idx="105">
                  <c:v>537607</c:v>
                </c:pt>
                <c:pt idx="106">
                  <c:v>815618</c:v>
                </c:pt>
                <c:pt idx="107">
                  <c:v>1075563</c:v>
                </c:pt>
                <c:pt idx="108">
                  <c:v>1127137</c:v>
                </c:pt>
                <c:pt idx="109">
                  <c:v>661500</c:v>
                </c:pt>
                <c:pt idx="110">
                  <c:v>532295</c:v>
                </c:pt>
              </c:numCache>
            </c:numRef>
          </c:yVal>
          <c:smooth val="1"/>
          <c:extLst>
            <c:ext xmlns:c16="http://schemas.microsoft.com/office/drawing/2014/chart" uri="{C3380CC4-5D6E-409C-BE32-E72D297353CC}">
              <c16:uniqueId val="{00000004-A52A-4E51-A453-B0FF892A9833}"/>
            </c:ext>
          </c:extLst>
        </c:ser>
        <c:ser>
          <c:idx val="5"/>
          <c:order val="5"/>
          <c:tx>
            <c:strRef>
              <c:f>'Annual Div &amp; CU - CY'!$G$1:$G$2</c:f>
              <c:strCache>
                <c:ptCount val="2"/>
                <c:pt idx="0">
                  <c:v>Consumptive Use</c:v>
                </c:pt>
                <c:pt idx="1">
                  <c:v>PVID</c:v>
                </c:pt>
              </c:strCache>
            </c:strRef>
          </c:tx>
          <c:spPr>
            <a:ln w="19050" cap="rnd">
              <a:solidFill>
                <a:schemeClr val="accent6"/>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G$3:$G$113</c:f>
              <c:numCache>
                <c:formatCode>General</c:formatCode>
                <c:ptCount val="111"/>
                <c:pt idx="0">
                  <c:v>0</c:v>
                </c:pt>
                <c:pt idx="1">
                  <c:v>0</c:v>
                </c:pt>
                <c:pt idx="2">
                  <c:v>0</c:v>
                </c:pt>
                <c:pt idx="3">
                  <c:v>0</c:v>
                </c:pt>
                <c:pt idx="4">
                  <c:v>0</c:v>
                </c:pt>
                <c:pt idx="5">
                  <c:v>0</c:v>
                </c:pt>
                <c:pt idx="6">
                  <c:v>0</c:v>
                </c:pt>
                <c:pt idx="7">
                  <c:v>0</c:v>
                </c:pt>
                <c:pt idx="8">
                  <c:v>123756</c:v>
                </c:pt>
                <c:pt idx="9">
                  <c:v>170399</c:v>
                </c:pt>
                <c:pt idx="10">
                  <c:v>188809</c:v>
                </c:pt>
                <c:pt idx="11">
                  <c:v>213061</c:v>
                </c:pt>
                <c:pt idx="12">
                  <c:v>200137</c:v>
                </c:pt>
                <c:pt idx="13">
                  <c:v>201827</c:v>
                </c:pt>
                <c:pt idx="14">
                  <c:v>160105</c:v>
                </c:pt>
                <c:pt idx="15">
                  <c:v>190404</c:v>
                </c:pt>
                <c:pt idx="16">
                  <c:v>169548</c:v>
                </c:pt>
                <c:pt idx="17">
                  <c:v>171335</c:v>
                </c:pt>
                <c:pt idx="18">
                  <c:v>153407</c:v>
                </c:pt>
                <c:pt idx="19">
                  <c:v>155388</c:v>
                </c:pt>
                <c:pt idx="20">
                  <c:v>183516</c:v>
                </c:pt>
                <c:pt idx="21">
                  <c:v>95975</c:v>
                </c:pt>
                <c:pt idx="22">
                  <c:v>109120</c:v>
                </c:pt>
                <c:pt idx="23">
                  <c:v>106707</c:v>
                </c:pt>
                <c:pt idx="24">
                  <c:v>109709</c:v>
                </c:pt>
                <c:pt idx="25">
                  <c:v>122726</c:v>
                </c:pt>
                <c:pt idx="26">
                  <c:v>165580</c:v>
                </c:pt>
                <c:pt idx="27">
                  <c:v>141636</c:v>
                </c:pt>
                <c:pt idx="28">
                  <c:v>161209</c:v>
                </c:pt>
                <c:pt idx="29">
                  <c:v>145319</c:v>
                </c:pt>
                <c:pt idx="30">
                  <c:v>155628</c:v>
                </c:pt>
                <c:pt idx="31">
                  <c:v>154763</c:v>
                </c:pt>
                <c:pt idx="32">
                  <c:v>189634</c:v>
                </c:pt>
                <c:pt idx="33">
                  <c:v>224952</c:v>
                </c:pt>
                <c:pt idx="34">
                  <c:v>253744</c:v>
                </c:pt>
                <c:pt idx="35">
                  <c:v>283343</c:v>
                </c:pt>
                <c:pt idx="36">
                  <c:v>348531</c:v>
                </c:pt>
                <c:pt idx="37">
                  <c:v>313372</c:v>
                </c:pt>
                <c:pt idx="38">
                  <c:v>323586</c:v>
                </c:pt>
                <c:pt idx="39">
                  <c:v>339928</c:v>
                </c:pt>
                <c:pt idx="40">
                  <c:v>382339</c:v>
                </c:pt>
                <c:pt idx="41">
                  <c:v>352511</c:v>
                </c:pt>
                <c:pt idx="42">
                  <c:v>411038</c:v>
                </c:pt>
                <c:pt idx="43">
                  <c:v>357793</c:v>
                </c:pt>
                <c:pt idx="44">
                  <c:v>370535</c:v>
                </c:pt>
                <c:pt idx="45">
                  <c:v>388730</c:v>
                </c:pt>
                <c:pt idx="46">
                  <c:v>309947</c:v>
                </c:pt>
                <c:pt idx="47">
                  <c:v>340426</c:v>
                </c:pt>
                <c:pt idx="48">
                  <c:v>319028</c:v>
                </c:pt>
                <c:pt idx="49">
                  <c:v>304942</c:v>
                </c:pt>
                <c:pt idx="50">
                  <c:v>345818</c:v>
                </c:pt>
                <c:pt idx="51">
                  <c:v>307341</c:v>
                </c:pt>
                <c:pt idx="52">
                  <c:v>357641</c:v>
                </c:pt>
                <c:pt idx="53">
                  <c:v>316991</c:v>
                </c:pt>
                <c:pt idx="54">
                  <c:v>344053</c:v>
                </c:pt>
                <c:pt idx="55">
                  <c:v>343892</c:v>
                </c:pt>
                <c:pt idx="56">
                  <c:v>361369</c:v>
                </c:pt>
                <c:pt idx="57">
                  <c:v>408367</c:v>
                </c:pt>
                <c:pt idx="58">
                  <c:v>390011</c:v>
                </c:pt>
                <c:pt idx="59">
                  <c:v>413722</c:v>
                </c:pt>
                <c:pt idx="60">
                  <c:v>406204</c:v>
                </c:pt>
                <c:pt idx="61">
                  <c:v>397189</c:v>
                </c:pt>
                <c:pt idx="62">
                  <c:v>342231</c:v>
                </c:pt>
                <c:pt idx="63">
                  <c:v>383413</c:v>
                </c:pt>
                <c:pt idx="64">
                  <c:v>371110</c:v>
                </c:pt>
                <c:pt idx="65">
                  <c:v>406312</c:v>
                </c:pt>
                <c:pt idx="66">
                  <c:v>367541</c:v>
                </c:pt>
                <c:pt idx="67">
                  <c:v>459933</c:v>
                </c:pt>
                <c:pt idx="68">
                  <c:v>404149</c:v>
                </c:pt>
                <c:pt idx="69">
                  <c:v>289466</c:v>
                </c:pt>
                <c:pt idx="70">
                  <c:v>285086</c:v>
                </c:pt>
                <c:pt idx="71">
                  <c:v>347667</c:v>
                </c:pt>
                <c:pt idx="72">
                  <c:v>355749</c:v>
                </c:pt>
                <c:pt idx="73">
                  <c:v>371722</c:v>
                </c:pt>
                <c:pt idx="74">
                  <c:v>393495</c:v>
                </c:pt>
                <c:pt idx="75">
                  <c:v>399664</c:v>
                </c:pt>
                <c:pt idx="76">
                  <c:v>459615</c:v>
                </c:pt>
                <c:pt idx="77">
                  <c:v>412965</c:v>
                </c:pt>
                <c:pt idx="78">
                  <c:v>331840</c:v>
                </c:pt>
                <c:pt idx="79">
                  <c:v>334467</c:v>
                </c:pt>
                <c:pt idx="80">
                  <c:v>382476</c:v>
                </c:pt>
                <c:pt idx="81">
                  <c:v>426599</c:v>
                </c:pt>
                <c:pt idx="82">
                  <c:v>493572</c:v>
                </c:pt>
                <c:pt idx="83">
                  <c:v>421851</c:v>
                </c:pt>
                <c:pt idx="84">
                  <c:v>427113</c:v>
                </c:pt>
                <c:pt idx="85">
                  <c:v>468888</c:v>
                </c:pt>
                <c:pt idx="86">
                  <c:v>511947</c:v>
                </c:pt>
                <c:pt idx="87">
                  <c:v>492634</c:v>
                </c:pt>
                <c:pt idx="88">
                  <c:v>540786</c:v>
                </c:pt>
                <c:pt idx="89">
                  <c:v>379650</c:v>
                </c:pt>
                <c:pt idx="90">
                  <c:v>412700</c:v>
                </c:pt>
                <c:pt idx="91">
                  <c:v>324939</c:v>
                </c:pt>
                <c:pt idx="92">
                  <c:v>354898</c:v>
                </c:pt>
                <c:pt idx="93">
                  <c:v>375347</c:v>
                </c:pt>
                <c:pt idx="94">
                  <c:v>374995</c:v>
                </c:pt>
                <c:pt idx="95">
                  <c:v>284965</c:v>
                </c:pt>
                <c:pt idx="96">
                  <c:v>269867</c:v>
                </c:pt>
                <c:pt idx="97">
                  <c:v>320088</c:v>
                </c:pt>
                <c:pt idx="98">
                  <c:v>362223</c:v>
                </c:pt>
                <c:pt idx="99">
                  <c:v>433567</c:v>
                </c:pt>
                <c:pt idx="100">
                  <c:v>424561</c:v>
                </c:pt>
                <c:pt idx="101">
                  <c:v>399031</c:v>
                </c:pt>
                <c:pt idx="102">
                  <c:v>328115</c:v>
                </c:pt>
                <c:pt idx="103">
                  <c:v>300942</c:v>
                </c:pt>
                <c:pt idx="104">
                  <c:v>354227</c:v>
                </c:pt>
                <c:pt idx="105">
                  <c:v>350357</c:v>
                </c:pt>
                <c:pt idx="106">
                  <c:v>346085</c:v>
                </c:pt>
                <c:pt idx="107">
                  <c:v>368879</c:v>
                </c:pt>
                <c:pt idx="108">
                  <c:v>333157</c:v>
                </c:pt>
                <c:pt idx="109">
                  <c:v>282516</c:v>
                </c:pt>
                <c:pt idx="110">
                  <c:v>223966</c:v>
                </c:pt>
              </c:numCache>
            </c:numRef>
          </c:yVal>
          <c:smooth val="1"/>
          <c:extLst>
            <c:ext xmlns:c16="http://schemas.microsoft.com/office/drawing/2014/chart" uri="{C3380CC4-5D6E-409C-BE32-E72D297353CC}">
              <c16:uniqueId val="{00000005-A52A-4E51-A453-B0FF892A9833}"/>
            </c:ext>
          </c:extLst>
        </c:ser>
        <c:ser>
          <c:idx val="6"/>
          <c:order val="6"/>
          <c:tx>
            <c:strRef>
              <c:f>'Annual Div &amp; CU - CY'!$H$1:$H$2</c:f>
              <c:strCache>
                <c:ptCount val="2"/>
                <c:pt idx="0">
                  <c:v>Consumptive Use</c:v>
                </c:pt>
                <c:pt idx="1">
                  <c:v>IID</c:v>
                </c:pt>
              </c:strCache>
            </c:strRef>
          </c:tx>
          <c:spPr>
            <a:ln w="19050" cap="rnd">
              <a:solidFill>
                <a:schemeClr val="accent1">
                  <a:lumMod val="60000"/>
                </a:schemeClr>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H$3:$H$113</c:f>
              <c:numCache>
                <c:formatCode>General</c:formatCode>
                <c:ptCount val="111"/>
                <c:pt idx="0">
                  <c:v>1704204</c:v>
                </c:pt>
                <c:pt idx="1">
                  <c:v>1783896</c:v>
                </c:pt>
                <c:pt idx="2">
                  <c:v>2009700</c:v>
                </c:pt>
                <c:pt idx="3">
                  <c:v>2088396</c:v>
                </c:pt>
                <c:pt idx="4">
                  <c:v>2386500</c:v>
                </c:pt>
                <c:pt idx="5">
                  <c:v>2334300</c:v>
                </c:pt>
                <c:pt idx="6">
                  <c:v>2495196</c:v>
                </c:pt>
                <c:pt idx="7">
                  <c:v>2128596</c:v>
                </c:pt>
                <c:pt idx="8">
                  <c:v>2334300</c:v>
                </c:pt>
                <c:pt idx="9">
                  <c:v>2655600</c:v>
                </c:pt>
                <c:pt idx="10">
                  <c:v>2430600</c:v>
                </c:pt>
                <c:pt idx="11">
                  <c:v>2414004</c:v>
                </c:pt>
                <c:pt idx="12">
                  <c:v>2401104</c:v>
                </c:pt>
                <c:pt idx="13">
                  <c:v>2491500</c:v>
                </c:pt>
                <c:pt idx="14">
                  <c:v>2591400</c:v>
                </c:pt>
                <c:pt idx="15">
                  <c:v>2794200</c:v>
                </c:pt>
                <c:pt idx="16">
                  <c:v>2836800</c:v>
                </c:pt>
                <c:pt idx="17">
                  <c:v>2373804</c:v>
                </c:pt>
                <c:pt idx="18">
                  <c:v>2361396</c:v>
                </c:pt>
                <c:pt idx="19">
                  <c:v>2383404</c:v>
                </c:pt>
                <c:pt idx="20">
                  <c:v>1597104</c:v>
                </c:pt>
                <c:pt idx="21">
                  <c:v>2355996</c:v>
                </c:pt>
                <c:pt idx="22">
                  <c:v>2728704</c:v>
                </c:pt>
                <c:pt idx="23">
                  <c:v>3007500</c:v>
                </c:pt>
                <c:pt idx="24">
                  <c:v>2826204</c:v>
                </c:pt>
                <c:pt idx="25">
                  <c:v>2678604</c:v>
                </c:pt>
                <c:pt idx="26">
                  <c:v>2680704</c:v>
                </c:pt>
                <c:pt idx="27">
                  <c:v>2649504</c:v>
                </c:pt>
                <c:pt idx="28">
                  <c:v>2565300</c:v>
                </c:pt>
                <c:pt idx="29">
                  <c:v>2499996</c:v>
                </c:pt>
                <c:pt idx="30">
                  <c:v>2557896</c:v>
                </c:pt>
                <c:pt idx="31">
                  <c:v>2634900</c:v>
                </c:pt>
                <c:pt idx="32">
                  <c:v>2818704</c:v>
                </c:pt>
                <c:pt idx="33">
                  <c:v>2889600</c:v>
                </c:pt>
                <c:pt idx="34">
                  <c:v>2871204</c:v>
                </c:pt>
                <c:pt idx="35">
                  <c:v>2946000</c:v>
                </c:pt>
                <c:pt idx="36">
                  <c:v>3097500</c:v>
                </c:pt>
                <c:pt idx="37">
                  <c:v>3216204</c:v>
                </c:pt>
                <c:pt idx="38">
                  <c:v>3320604</c:v>
                </c:pt>
                <c:pt idx="39">
                  <c:v>3449796</c:v>
                </c:pt>
                <c:pt idx="40">
                  <c:v>3213000</c:v>
                </c:pt>
                <c:pt idx="41">
                  <c:v>3100704</c:v>
                </c:pt>
                <c:pt idx="42">
                  <c:v>3075096</c:v>
                </c:pt>
                <c:pt idx="43">
                  <c:v>2952996</c:v>
                </c:pt>
                <c:pt idx="44">
                  <c:v>2905404</c:v>
                </c:pt>
                <c:pt idx="45">
                  <c:v>2987004</c:v>
                </c:pt>
                <c:pt idx="46">
                  <c:v>3161400</c:v>
                </c:pt>
                <c:pt idx="47">
                  <c:v>3126996</c:v>
                </c:pt>
                <c:pt idx="48">
                  <c:v>3131496</c:v>
                </c:pt>
                <c:pt idx="49">
                  <c:v>3205200</c:v>
                </c:pt>
                <c:pt idx="50">
                  <c:v>2891155</c:v>
                </c:pt>
                <c:pt idx="51">
                  <c:v>2741309</c:v>
                </c:pt>
                <c:pt idx="52">
                  <c:v>2944495</c:v>
                </c:pt>
                <c:pt idx="53">
                  <c:v>2819724</c:v>
                </c:pt>
                <c:pt idx="54">
                  <c:v>2895541</c:v>
                </c:pt>
                <c:pt idx="55">
                  <c:v>2766924</c:v>
                </c:pt>
                <c:pt idx="56">
                  <c:v>2848565</c:v>
                </c:pt>
                <c:pt idx="57">
                  <c:v>2967907</c:v>
                </c:pt>
                <c:pt idx="58">
                  <c:v>2965910</c:v>
                </c:pt>
                <c:pt idx="59">
                  <c:v>3047899</c:v>
                </c:pt>
                <c:pt idx="60">
                  <c:v>3171977</c:v>
                </c:pt>
                <c:pt idx="61">
                  <c:v>3070974</c:v>
                </c:pt>
                <c:pt idx="62">
                  <c:v>2876984</c:v>
                </c:pt>
                <c:pt idx="63">
                  <c:v>2772062</c:v>
                </c:pt>
                <c:pt idx="64">
                  <c:v>2757199</c:v>
                </c:pt>
                <c:pt idx="65">
                  <c:v>2884235</c:v>
                </c:pt>
                <c:pt idx="66">
                  <c:v>2845779</c:v>
                </c:pt>
                <c:pt idx="67">
                  <c:v>2872289</c:v>
                </c:pt>
                <c:pt idx="68">
                  <c:v>2595578</c:v>
                </c:pt>
                <c:pt idx="69">
                  <c:v>2555617</c:v>
                </c:pt>
                <c:pt idx="70">
                  <c:v>2666535</c:v>
                </c:pt>
                <c:pt idx="71">
                  <c:v>2685837</c:v>
                </c:pt>
                <c:pt idx="72">
                  <c:v>2678374</c:v>
                </c:pt>
                <c:pt idx="73">
                  <c:v>2764865</c:v>
                </c:pt>
                <c:pt idx="74">
                  <c:v>2947581</c:v>
                </c:pt>
                <c:pt idx="75">
                  <c:v>3009451</c:v>
                </c:pt>
                <c:pt idx="76">
                  <c:v>3054188</c:v>
                </c:pt>
                <c:pt idx="77">
                  <c:v>2898963</c:v>
                </c:pt>
                <c:pt idx="78">
                  <c:v>2572659</c:v>
                </c:pt>
                <c:pt idx="79">
                  <c:v>2772148</c:v>
                </c:pt>
                <c:pt idx="80">
                  <c:v>3048076</c:v>
                </c:pt>
                <c:pt idx="81">
                  <c:v>3070582</c:v>
                </c:pt>
                <c:pt idx="82">
                  <c:v>3159609</c:v>
                </c:pt>
                <c:pt idx="83">
                  <c:v>3158486</c:v>
                </c:pt>
                <c:pt idx="84">
                  <c:v>3101548</c:v>
                </c:pt>
                <c:pt idx="85">
                  <c:v>3088980</c:v>
                </c:pt>
                <c:pt idx="86">
                  <c:v>3112770</c:v>
                </c:pt>
                <c:pt idx="87">
                  <c:v>3085531</c:v>
                </c:pt>
                <c:pt idx="88">
                  <c:v>3152984</c:v>
                </c:pt>
                <c:pt idx="89">
                  <c:v>2978223</c:v>
                </c:pt>
                <c:pt idx="90">
                  <c:v>2743909</c:v>
                </c:pt>
                <c:pt idx="91">
                  <c:v>2756846</c:v>
                </c:pt>
                <c:pt idx="92">
                  <c:v>2909680</c:v>
                </c:pt>
                <c:pt idx="93">
                  <c:v>2872754</c:v>
                </c:pt>
                <c:pt idx="94">
                  <c:v>2825116</c:v>
                </c:pt>
                <c:pt idx="95">
                  <c:v>2566712</c:v>
                </c:pt>
                <c:pt idx="96">
                  <c:v>2545593</c:v>
                </c:pt>
                <c:pt idx="97">
                  <c:v>2915784</c:v>
                </c:pt>
                <c:pt idx="98">
                  <c:v>2903216</c:v>
                </c:pt>
                <c:pt idx="99">
                  <c:v>2554854</c:v>
                </c:pt>
                <c:pt idx="100">
                  <c:v>2533414</c:v>
                </c:pt>
                <c:pt idx="101">
                  <c:v>2480933</c:v>
                </c:pt>
                <c:pt idx="102">
                  <c:v>2504258</c:v>
                </c:pt>
                <c:pt idx="103">
                  <c:v>2548171</c:v>
                </c:pt>
                <c:pt idx="104">
                  <c:v>2625422</c:v>
                </c:pt>
                <c:pt idx="105">
                  <c:v>2558136</c:v>
                </c:pt>
                <c:pt idx="106">
                  <c:v>2493623</c:v>
                </c:pt>
                <c:pt idx="107">
                  <c:v>2557242</c:v>
                </c:pt>
                <c:pt idx="108">
                  <c:v>2577164</c:v>
                </c:pt>
                <c:pt idx="109">
                  <c:v>2417024</c:v>
                </c:pt>
                <c:pt idx="110">
                  <c:v>1603262</c:v>
                </c:pt>
              </c:numCache>
            </c:numRef>
          </c:yVal>
          <c:smooth val="1"/>
          <c:extLst>
            <c:ext xmlns:c16="http://schemas.microsoft.com/office/drawing/2014/chart" uri="{C3380CC4-5D6E-409C-BE32-E72D297353CC}">
              <c16:uniqueId val="{00000006-A52A-4E51-A453-B0FF892A9833}"/>
            </c:ext>
          </c:extLst>
        </c:ser>
        <c:ser>
          <c:idx val="7"/>
          <c:order val="7"/>
          <c:tx>
            <c:strRef>
              <c:f>'Annual Div &amp; CU - CY'!$I$1:$I$2</c:f>
              <c:strCache>
                <c:ptCount val="2"/>
                <c:pt idx="0">
                  <c:v>Consumptive Use</c:v>
                </c:pt>
                <c:pt idx="1">
                  <c:v>CVWD</c:v>
                </c:pt>
              </c:strCache>
            </c:strRef>
          </c:tx>
          <c:spPr>
            <a:ln w="19050" cap="rnd">
              <a:solidFill>
                <a:schemeClr val="accent2">
                  <a:lumMod val="60000"/>
                </a:schemeClr>
              </a:solidFill>
              <a:round/>
            </a:ln>
            <a:effectLst/>
          </c:spPr>
          <c:marker>
            <c:symbol val="none"/>
          </c:marker>
          <c:xVal>
            <c:numRef>
              <c:f>'Annual Div &amp; CU - CY'!$A$3:$A$113</c:f>
              <c:numCache>
                <c:formatCode>General</c:formatCode>
                <c:ptCount val="111"/>
                <c:pt idx="0">
                  <c:v>1914</c:v>
                </c:pt>
                <c:pt idx="1">
                  <c:v>1915</c:v>
                </c:pt>
                <c:pt idx="2">
                  <c:v>1916</c:v>
                </c:pt>
                <c:pt idx="3">
                  <c:v>1917</c:v>
                </c:pt>
                <c:pt idx="4">
                  <c:v>1918</c:v>
                </c:pt>
                <c:pt idx="5">
                  <c:v>1919</c:v>
                </c:pt>
                <c:pt idx="6">
                  <c:v>1920</c:v>
                </c:pt>
                <c:pt idx="7">
                  <c:v>1921</c:v>
                </c:pt>
                <c:pt idx="8">
                  <c:v>1922</c:v>
                </c:pt>
                <c:pt idx="9">
                  <c:v>1923</c:v>
                </c:pt>
                <c:pt idx="10">
                  <c:v>1924</c:v>
                </c:pt>
                <c:pt idx="11">
                  <c:v>1925</c:v>
                </c:pt>
                <c:pt idx="12">
                  <c:v>1926</c:v>
                </c:pt>
                <c:pt idx="13">
                  <c:v>1927</c:v>
                </c:pt>
                <c:pt idx="14">
                  <c:v>1928</c:v>
                </c:pt>
                <c:pt idx="15">
                  <c:v>1929</c:v>
                </c:pt>
                <c:pt idx="16">
                  <c:v>1930</c:v>
                </c:pt>
                <c:pt idx="17">
                  <c:v>1931</c:v>
                </c:pt>
                <c:pt idx="18">
                  <c:v>1932</c:v>
                </c:pt>
                <c:pt idx="19">
                  <c:v>1933</c:v>
                </c:pt>
                <c:pt idx="20">
                  <c:v>1934</c:v>
                </c:pt>
                <c:pt idx="21">
                  <c:v>1935</c:v>
                </c:pt>
                <c:pt idx="22">
                  <c:v>1936</c:v>
                </c:pt>
                <c:pt idx="23">
                  <c:v>1937</c:v>
                </c:pt>
                <c:pt idx="24">
                  <c:v>1938</c:v>
                </c:pt>
                <c:pt idx="25">
                  <c:v>1939</c:v>
                </c:pt>
                <c:pt idx="26">
                  <c:v>1940</c:v>
                </c:pt>
                <c:pt idx="27">
                  <c:v>1941</c:v>
                </c:pt>
                <c:pt idx="28">
                  <c:v>1942</c:v>
                </c:pt>
                <c:pt idx="29">
                  <c:v>1943</c:v>
                </c:pt>
                <c:pt idx="30">
                  <c:v>1944</c:v>
                </c:pt>
                <c:pt idx="31">
                  <c:v>1945</c:v>
                </c:pt>
                <c:pt idx="32">
                  <c:v>1946</c:v>
                </c:pt>
                <c:pt idx="33">
                  <c:v>1947</c:v>
                </c:pt>
                <c:pt idx="34">
                  <c:v>1948</c:v>
                </c:pt>
                <c:pt idx="35">
                  <c:v>1949</c:v>
                </c:pt>
                <c:pt idx="36">
                  <c:v>1950</c:v>
                </c:pt>
                <c:pt idx="37">
                  <c:v>1951</c:v>
                </c:pt>
                <c:pt idx="38">
                  <c:v>1952</c:v>
                </c:pt>
                <c:pt idx="39">
                  <c:v>1953</c:v>
                </c:pt>
                <c:pt idx="40">
                  <c:v>1954</c:v>
                </c:pt>
                <c:pt idx="41">
                  <c:v>1955</c:v>
                </c:pt>
                <c:pt idx="42">
                  <c:v>1956</c:v>
                </c:pt>
                <c:pt idx="43">
                  <c:v>1957</c:v>
                </c:pt>
                <c:pt idx="44">
                  <c:v>1958</c:v>
                </c:pt>
                <c:pt idx="45">
                  <c:v>1959</c:v>
                </c:pt>
                <c:pt idx="46">
                  <c:v>1960</c:v>
                </c:pt>
                <c:pt idx="47">
                  <c:v>1961</c:v>
                </c:pt>
                <c:pt idx="48">
                  <c:v>1962</c:v>
                </c:pt>
                <c:pt idx="49">
                  <c:v>1963</c:v>
                </c:pt>
                <c:pt idx="50">
                  <c:v>1964</c:v>
                </c:pt>
                <c:pt idx="51">
                  <c:v>1965</c:v>
                </c:pt>
                <c:pt idx="52">
                  <c:v>1966</c:v>
                </c:pt>
                <c:pt idx="53">
                  <c:v>1967</c:v>
                </c:pt>
                <c:pt idx="54">
                  <c:v>1968</c:v>
                </c:pt>
                <c:pt idx="55">
                  <c:v>1969</c:v>
                </c:pt>
                <c:pt idx="56">
                  <c:v>1970</c:v>
                </c:pt>
                <c:pt idx="57">
                  <c:v>1971</c:v>
                </c:pt>
                <c:pt idx="58">
                  <c:v>1972</c:v>
                </c:pt>
                <c:pt idx="59">
                  <c:v>1973</c:v>
                </c:pt>
                <c:pt idx="60">
                  <c:v>1974</c:v>
                </c:pt>
                <c:pt idx="61">
                  <c:v>1975</c:v>
                </c:pt>
                <c:pt idx="62">
                  <c:v>1976</c:v>
                </c:pt>
                <c:pt idx="63">
                  <c:v>1977</c:v>
                </c:pt>
                <c:pt idx="64">
                  <c:v>1978</c:v>
                </c:pt>
                <c:pt idx="65">
                  <c:v>1979</c:v>
                </c:pt>
                <c:pt idx="66">
                  <c:v>1980</c:v>
                </c:pt>
                <c:pt idx="67">
                  <c:v>1981</c:v>
                </c:pt>
                <c:pt idx="68">
                  <c:v>1982</c:v>
                </c:pt>
                <c:pt idx="69">
                  <c:v>1983</c:v>
                </c:pt>
                <c:pt idx="70">
                  <c:v>1984</c:v>
                </c:pt>
                <c:pt idx="71">
                  <c:v>1985</c:v>
                </c:pt>
                <c:pt idx="72">
                  <c:v>1986</c:v>
                </c:pt>
                <c:pt idx="73">
                  <c:v>1987</c:v>
                </c:pt>
                <c:pt idx="74">
                  <c:v>1988</c:v>
                </c:pt>
                <c:pt idx="75">
                  <c:v>1989</c:v>
                </c:pt>
                <c:pt idx="76">
                  <c:v>1990</c:v>
                </c:pt>
                <c:pt idx="77">
                  <c:v>1991</c:v>
                </c:pt>
                <c:pt idx="78">
                  <c:v>1992</c:v>
                </c:pt>
                <c:pt idx="79">
                  <c:v>1993</c:v>
                </c:pt>
                <c:pt idx="80">
                  <c:v>1994</c:v>
                </c:pt>
                <c:pt idx="81">
                  <c:v>1995</c:v>
                </c:pt>
                <c:pt idx="82">
                  <c:v>1996</c:v>
                </c:pt>
                <c:pt idx="83">
                  <c:v>1997</c:v>
                </c:pt>
                <c:pt idx="84">
                  <c:v>1998</c:v>
                </c:pt>
                <c:pt idx="85">
                  <c:v>1999</c:v>
                </c:pt>
                <c:pt idx="86">
                  <c:v>2000</c:v>
                </c:pt>
                <c:pt idx="87">
                  <c:v>2001</c:v>
                </c:pt>
                <c:pt idx="88">
                  <c:v>2002</c:v>
                </c:pt>
                <c:pt idx="89">
                  <c:v>2003</c:v>
                </c:pt>
                <c:pt idx="90">
                  <c:v>2004</c:v>
                </c:pt>
                <c:pt idx="91">
                  <c:v>2005</c:v>
                </c:pt>
                <c:pt idx="92">
                  <c:v>2006</c:v>
                </c:pt>
                <c:pt idx="93">
                  <c:v>2007</c:v>
                </c:pt>
                <c:pt idx="94">
                  <c:v>2008</c:v>
                </c:pt>
                <c:pt idx="95">
                  <c:v>2009</c:v>
                </c:pt>
                <c:pt idx="96">
                  <c:v>2010</c:v>
                </c:pt>
                <c:pt idx="97">
                  <c:v>2011</c:v>
                </c:pt>
                <c:pt idx="98">
                  <c:v>2012</c:v>
                </c:pt>
                <c:pt idx="99">
                  <c:v>2013</c:v>
                </c:pt>
                <c:pt idx="100">
                  <c:v>2014</c:v>
                </c:pt>
                <c:pt idx="101">
                  <c:v>2015</c:v>
                </c:pt>
                <c:pt idx="102">
                  <c:v>2016</c:v>
                </c:pt>
                <c:pt idx="103">
                  <c:v>2017</c:v>
                </c:pt>
                <c:pt idx="104">
                  <c:v>2018</c:v>
                </c:pt>
                <c:pt idx="105">
                  <c:v>2019</c:v>
                </c:pt>
                <c:pt idx="106">
                  <c:v>2020</c:v>
                </c:pt>
                <c:pt idx="107">
                  <c:v>2021</c:v>
                </c:pt>
                <c:pt idx="108">
                  <c:v>2022</c:v>
                </c:pt>
                <c:pt idx="109">
                  <c:v>2023</c:v>
                </c:pt>
                <c:pt idx="110">
                  <c:v>2024</c:v>
                </c:pt>
              </c:numCache>
            </c:numRef>
          </c:xVal>
          <c:yVal>
            <c:numRef>
              <c:f>'Annual Div &amp; CU - CY'!$I$3:$I$113</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205296</c:v>
                </c:pt>
                <c:pt idx="36">
                  <c:v>366600</c:v>
                </c:pt>
                <c:pt idx="37">
                  <c:v>514104</c:v>
                </c:pt>
                <c:pt idx="38">
                  <c:v>522996</c:v>
                </c:pt>
                <c:pt idx="39">
                  <c:v>533100</c:v>
                </c:pt>
                <c:pt idx="40">
                  <c:v>582996</c:v>
                </c:pt>
                <c:pt idx="41">
                  <c:v>605904</c:v>
                </c:pt>
                <c:pt idx="42">
                  <c:v>579396</c:v>
                </c:pt>
                <c:pt idx="43">
                  <c:v>524700</c:v>
                </c:pt>
                <c:pt idx="44">
                  <c:v>519600</c:v>
                </c:pt>
                <c:pt idx="45">
                  <c:v>516204</c:v>
                </c:pt>
                <c:pt idx="46">
                  <c:v>520800</c:v>
                </c:pt>
                <c:pt idx="47">
                  <c:v>536400</c:v>
                </c:pt>
                <c:pt idx="48">
                  <c:v>587100</c:v>
                </c:pt>
                <c:pt idx="49">
                  <c:v>561996</c:v>
                </c:pt>
                <c:pt idx="50">
                  <c:v>526417</c:v>
                </c:pt>
                <c:pt idx="51">
                  <c:v>524686</c:v>
                </c:pt>
                <c:pt idx="52">
                  <c:v>489429</c:v>
                </c:pt>
                <c:pt idx="53">
                  <c:v>464053</c:v>
                </c:pt>
                <c:pt idx="54">
                  <c:v>478583</c:v>
                </c:pt>
                <c:pt idx="55">
                  <c:v>495082</c:v>
                </c:pt>
                <c:pt idx="56">
                  <c:v>449263</c:v>
                </c:pt>
                <c:pt idx="57">
                  <c:v>470683</c:v>
                </c:pt>
                <c:pt idx="58">
                  <c:v>511476</c:v>
                </c:pt>
                <c:pt idx="59">
                  <c:v>522356</c:v>
                </c:pt>
                <c:pt idx="60">
                  <c:v>558864</c:v>
                </c:pt>
                <c:pt idx="61">
                  <c:v>570987</c:v>
                </c:pt>
                <c:pt idx="62">
                  <c:v>524801</c:v>
                </c:pt>
                <c:pt idx="63">
                  <c:v>508635</c:v>
                </c:pt>
                <c:pt idx="64">
                  <c:v>509491</c:v>
                </c:pt>
                <c:pt idx="65">
                  <c:v>530733</c:v>
                </c:pt>
                <c:pt idx="66">
                  <c:v>531791</c:v>
                </c:pt>
                <c:pt idx="67">
                  <c:v>452260</c:v>
                </c:pt>
                <c:pt idx="68">
                  <c:v>424868</c:v>
                </c:pt>
                <c:pt idx="69">
                  <c:v>362266</c:v>
                </c:pt>
                <c:pt idx="70">
                  <c:v>355789</c:v>
                </c:pt>
                <c:pt idx="71">
                  <c:v>337002</c:v>
                </c:pt>
                <c:pt idx="72">
                  <c:v>339702</c:v>
                </c:pt>
                <c:pt idx="73">
                  <c:v>332635</c:v>
                </c:pt>
                <c:pt idx="74">
                  <c:v>331821</c:v>
                </c:pt>
                <c:pt idx="75">
                  <c:v>359419</c:v>
                </c:pt>
                <c:pt idx="76">
                  <c:v>369685</c:v>
                </c:pt>
                <c:pt idx="77">
                  <c:v>317563</c:v>
                </c:pt>
                <c:pt idx="78">
                  <c:v>309367</c:v>
                </c:pt>
                <c:pt idx="79">
                  <c:v>318990</c:v>
                </c:pt>
                <c:pt idx="80">
                  <c:v>326102</c:v>
                </c:pt>
                <c:pt idx="81">
                  <c:v>326697</c:v>
                </c:pt>
                <c:pt idx="82">
                  <c:v>331473</c:v>
                </c:pt>
                <c:pt idx="83">
                  <c:v>338028</c:v>
                </c:pt>
                <c:pt idx="84">
                  <c:v>337466</c:v>
                </c:pt>
                <c:pt idx="85">
                  <c:v>333809</c:v>
                </c:pt>
                <c:pt idx="86">
                  <c:v>342871</c:v>
                </c:pt>
                <c:pt idx="87">
                  <c:v>325097</c:v>
                </c:pt>
                <c:pt idx="88">
                  <c:v>331107</c:v>
                </c:pt>
                <c:pt idx="89">
                  <c:v>296808</c:v>
                </c:pt>
                <c:pt idx="90">
                  <c:v>318616</c:v>
                </c:pt>
                <c:pt idx="91">
                  <c:v>304768</c:v>
                </c:pt>
                <c:pt idx="92">
                  <c:v>329322</c:v>
                </c:pt>
                <c:pt idx="93">
                  <c:v>311971</c:v>
                </c:pt>
                <c:pt idx="94">
                  <c:v>299064</c:v>
                </c:pt>
                <c:pt idx="95">
                  <c:v>308560</c:v>
                </c:pt>
                <c:pt idx="96">
                  <c:v>306141</c:v>
                </c:pt>
                <c:pt idx="97">
                  <c:v>309348</c:v>
                </c:pt>
                <c:pt idx="98">
                  <c:v>329576</c:v>
                </c:pt>
                <c:pt idx="99">
                  <c:v>331137</c:v>
                </c:pt>
                <c:pt idx="100">
                  <c:v>349372</c:v>
                </c:pt>
                <c:pt idx="101">
                  <c:v>342068</c:v>
                </c:pt>
                <c:pt idx="102">
                  <c:v>356358</c:v>
                </c:pt>
                <c:pt idx="103">
                  <c:v>335321</c:v>
                </c:pt>
                <c:pt idx="104">
                  <c:v>338035</c:v>
                </c:pt>
                <c:pt idx="105">
                  <c:v>343971</c:v>
                </c:pt>
                <c:pt idx="106">
                  <c:v>350618</c:v>
                </c:pt>
                <c:pt idx="107">
                  <c:v>351904</c:v>
                </c:pt>
                <c:pt idx="108">
                  <c:v>330387</c:v>
                </c:pt>
                <c:pt idx="109">
                  <c:v>286590</c:v>
                </c:pt>
                <c:pt idx="110">
                  <c:v>204640</c:v>
                </c:pt>
              </c:numCache>
            </c:numRef>
          </c:yVal>
          <c:smooth val="1"/>
          <c:extLst>
            <c:ext xmlns:c16="http://schemas.microsoft.com/office/drawing/2014/chart" uri="{C3380CC4-5D6E-409C-BE32-E72D297353CC}">
              <c16:uniqueId val="{00000007-A52A-4E51-A453-B0FF892A9833}"/>
            </c:ext>
          </c:extLst>
        </c:ser>
        <c:dLbls>
          <c:showLegendKey val="0"/>
          <c:showVal val="0"/>
          <c:showCatName val="0"/>
          <c:showSerName val="0"/>
          <c:showPercent val="0"/>
          <c:showBubbleSize val="0"/>
        </c:dLbls>
        <c:axId val="653179152"/>
        <c:axId val="653180112"/>
      </c:scatterChart>
      <c:valAx>
        <c:axId val="653179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180112"/>
        <c:crosses val="autoZero"/>
        <c:crossBetween val="midCat"/>
      </c:valAx>
      <c:valAx>
        <c:axId val="65318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1791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8 to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9:$F$20</c:f>
              <c:numCache>
                <c:formatCode>General</c:formatCode>
                <c:ptCount val="12"/>
                <c:pt idx="0">
                  <c:v>0.26944444444444399</c:v>
                </c:pt>
                <c:pt idx="1">
                  <c:v>0.20555555555555499</c:v>
                </c:pt>
                <c:pt idx="2">
                  <c:v>0.469444444444444</c:v>
                </c:pt>
                <c:pt idx="3">
                  <c:v>0.86944444444444402</c:v>
                </c:pt>
                <c:pt idx="4">
                  <c:v>0.59722222222222199</c:v>
                </c:pt>
                <c:pt idx="5">
                  <c:v>0.38333333333333303</c:v>
                </c:pt>
                <c:pt idx="6">
                  <c:v>0.105555555555555</c:v>
                </c:pt>
                <c:pt idx="7">
                  <c:v>6.3888888888888801E-2</c:v>
                </c:pt>
                <c:pt idx="8">
                  <c:v>0.22222222222222199</c:v>
                </c:pt>
                <c:pt idx="9">
                  <c:v>0.52777777777777701</c:v>
                </c:pt>
                <c:pt idx="10">
                  <c:v>0.72499999999999998</c:v>
                </c:pt>
                <c:pt idx="11">
                  <c:v>0.50833333333333297</c:v>
                </c:pt>
              </c:numCache>
            </c:numRef>
          </c:xVal>
          <c:yVal>
            <c:numRef>
              <c:f>'imports-WY'!$D$9:$D$20</c:f>
              <c:numCache>
                <c:formatCode>General</c:formatCode>
                <c:ptCount val="12"/>
                <c:pt idx="0">
                  <c:v>1269.2</c:v>
                </c:pt>
                <c:pt idx="1">
                  <c:v>985.7</c:v>
                </c:pt>
                <c:pt idx="2">
                  <c:v>826.9</c:v>
                </c:pt>
                <c:pt idx="3">
                  <c:v>900.69999999999902</c:v>
                </c:pt>
                <c:pt idx="4">
                  <c:v>1170.3999999999901</c:v>
                </c:pt>
                <c:pt idx="5">
                  <c:v>1060.8</c:v>
                </c:pt>
                <c:pt idx="6">
                  <c:v>642.9</c:v>
                </c:pt>
                <c:pt idx="7">
                  <c:v>456.4</c:v>
                </c:pt>
                <c:pt idx="8">
                  <c:v>917.3</c:v>
                </c:pt>
                <c:pt idx="9">
                  <c:v>1042.9000000000001</c:v>
                </c:pt>
                <c:pt idx="10">
                  <c:v>921.5</c:v>
                </c:pt>
                <c:pt idx="11">
                  <c:v>1039.5999999999999</c:v>
                </c:pt>
              </c:numCache>
            </c:numRef>
          </c:yVal>
          <c:smooth val="0"/>
          <c:extLst>
            <c:ext xmlns:c16="http://schemas.microsoft.com/office/drawing/2014/chart" uri="{C3380CC4-5D6E-409C-BE32-E72D297353CC}">
              <c16:uniqueId val="{00000001-950F-4C77-B03E-34A0E02B7B08}"/>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Coa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8</c:f>
              <c:strCache>
                <c:ptCount val="1"/>
                <c:pt idx="0">
                  <c:v>MWD</c:v>
                </c:pt>
              </c:strCache>
            </c:strRef>
          </c:tx>
          <c:spPr>
            <a:solidFill>
              <a:schemeClr val="accent1"/>
            </a:solidFill>
            <a:ln>
              <a:noFill/>
            </a:ln>
            <a:effectLst/>
          </c:spPr>
          <c:invertIfNegative val="0"/>
          <c:cat>
            <c:numRef>
              <c:f>Sheet1!$A$39:$A$124</c:f>
              <c:numCache>
                <c:formatCode>General</c:formatCode>
                <c:ptCount val="86"/>
                <c:pt idx="0">
                  <c:v>1939</c:v>
                </c:pt>
                <c:pt idx="1">
                  <c:v>1940</c:v>
                </c:pt>
                <c:pt idx="2">
                  <c:v>1941</c:v>
                </c:pt>
                <c:pt idx="3">
                  <c:v>1942</c:v>
                </c:pt>
                <c:pt idx="4">
                  <c:v>1943</c:v>
                </c:pt>
                <c:pt idx="5">
                  <c:v>1944</c:v>
                </c:pt>
                <c:pt idx="6">
                  <c:v>1945</c:v>
                </c:pt>
                <c:pt idx="7">
                  <c:v>1946</c:v>
                </c:pt>
                <c:pt idx="8">
                  <c:v>1947</c:v>
                </c:pt>
                <c:pt idx="9">
                  <c:v>1948</c:v>
                </c:pt>
                <c:pt idx="10">
                  <c:v>1949</c:v>
                </c:pt>
                <c:pt idx="11">
                  <c:v>1950</c:v>
                </c:pt>
                <c:pt idx="12">
                  <c:v>1951</c:v>
                </c:pt>
                <c:pt idx="13">
                  <c:v>1952</c:v>
                </c:pt>
                <c:pt idx="14">
                  <c:v>1953</c:v>
                </c:pt>
                <c:pt idx="15">
                  <c:v>1954</c:v>
                </c:pt>
                <c:pt idx="16">
                  <c:v>1955</c:v>
                </c:pt>
                <c:pt idx="17">
                  <c:v>1956</c:v>
                </c:pt>
                <c:pt idx="18">
                  <c:v>1957</c:v>
                </c:pt>
                <c:pt idx="19">
                  <c:v>1958</c:v>
                </c:pt>
                <c:pt idx="20">
                  <c:v>1959</c:v>
                </c:pt>
                <c:pt idx="21">
                  <c:v>1960</c:v>
                </c:pt>
                <c:pt idx="22">
                  <c:v>1961</c:v>
                </c:pt>
                <c:pt idx="23">
                  <c:v>1962</c:v>
                </c:pt>
                <c:pt idx="24">
                  <c:v>1963</c:v>
                </c:pt>
                <c:pt idx="25">
                  <c:v>1964</c:v>
                </c:pt>
                <c:pt idx="26">
                  <c:v>1965</c:v>
                </c:pt>
                <c:pt idx="27">
                  <c:v>1966</c:v>
                </c:pt>
                <c:pt idx="28">
                  <c:v>1967</c:v>
                </c:pt>
                <c:pt idx="29">
                  <c:v>1968</c:v>
                </c:pt>
                <c:pt idx="30">
                  <c:v>1969</c:v>
                </c:pt>
                <c:pt idx="31">
                  <c:v>1970</c:v>
                </c:pt>
                <c:pt idx="32">
                  <c:v>1971</c:v>
                </c:pt>
                <c:pt idx="33">
                  <c:v>1972</c:v>
                </c:pt>
                <c:pt idx="34">
                  <c:v>1973</c:v>
                </c:pt>
                <c:pt idx="35">
                  <c:v>1974</c:v>
                </c:pt>
                <c:pt idx="36">
                  <c:v>1975</c:v>
                </c:pt>
                <c:pt idx="37">
                  <c:v>1976</c:v>
                </c:pt>
                <c:pt idx="38">
                  <c:v>1977</c:v>
                </c:pt>
                <c:pt idx="39">
                  <c:v>1978</c:v>
                </c:pt>
                <c:pt idx="40">
                  <c:v>1979</c:v>
                </c:pt>
                <c:pt idx="41">
                  <c:v>1980</c:v>
                </c:pt>
                <c:pt idx="42">
                  <c:v>1981</c:v>
                </c:pt>
                <c:pt idx="43">
                  <c:v>1982</c:v>
                </c:pt>
                <c:pt idx="44">
                  <c:v>1983</c:v>
                </c:pt>
                <c:pt idx="45">
                  <c:v>1984</c:v>
                </c:pt>
                <c:pt idx="46">
                  <c:v>1985</c:v>
                </c:pt>
                <c:pt idx="47">
                  <c:v>1986</c:v>
                </c:pt>
                <c:pt idx="48">
                  <c:v>1987</c:v>
                </c:pt>
                <c:pt idx="49">
                  <c:v>1988</c:v>
                </c:pt>
                <c:pt idx="50">
                  <c:v>1989</c:v>
                </c:pt>
                <c:pt idx="51">
                  <c:v>1990</c:v>
                </c:pt>
                <c:pt idx="52">
                  <c:v>1991</c:v>
                </c:pt>
                <c:pt idx="53">
                  <c:v>1992</c:v>
                </c:pt>
                <c:pt idx="54">
                  <c:v>1993</c:v>
                </c:pt>
                <c:pt idx="55">
                  <c:v>1994</c:v>
                </c:pt>
                <c:pt idx="56">
                  <c:v>1995</c:v>
                </c:pt>
                <c:pt idx="57">
                  <c:v>1996</c:v>
                </c:pt>
                <c:pt idx="58">
                  <c:v>1997</c:v>
                </c:pt>
                <c:pt idx="59">
                  <c:v>1998</c:v>
                </c:pt>
                <c:pt idx="60">
                  <c:v>1999</c:v>
                </c:pt>
                <c:pt idx="61">
                  <c:v>2000</c:v>
                </c:pt>
                <c:pt idx="62">
                  <c:v>2001</c:v>
                </c:pt>
                <c:pt idx="63">
                  <c:v>2002</c:v>
                </c:pt>
                <c:pt idx="64">
                  <c:v>2003</c:v>
                </c:pt>
                <c:pt idx="65">
                  <c:v>2004</c:v>
                </c:pt>
                <c:pt idx="66">
                  <c:v>2005</c:v>
                </c:pt>
                <c:pt idx="67">
                  <c:v>2006</c:v>
                </c:pt>
                <c:pt idx="68">
                  <c:v>2007</c:v>
                </c:pt>
                <c:pt idx="69">
                  <c:v>2008</c:v>
                </c:pt>
                <c:pt idx="70">
                  <c:v>2009</c:v>
                </c:pt>
                <c:pt idx="71">
                  <c:v>2010</c:v>
                </c:pt>
                <c:pt idx="72">
                  <c:v>2011</c:v>
                </c:pt>
                <c:pt idx="73">
                  <c:v>2012</c:v>
                </c:pt>
                <c:pt idx="74">
                  <c:v>2013</c:v>
                </c:pt>
                <c:pt idx="75">
                  <c:v>2014</c:v>
                </c:pt>
                <c:pt idx="76">
                  <c:v>2015</c:v>
                </c:pt>
                <c:pt idx="77">
                  <c:v>2016</c:v>
                </c:pt>
                <c:pt idx="78">
                  <c:v>2017</c:v>
                </c:pt>
                <c:pt idx="79">
                  <c:v>2018</c:v>
                </c:pt>
                <c:pt idx="80">
                  <c:v>2019</c:v>
                </c:pt>
                <c:pt idx="81">
                  <c:v>2020</c:v>
                </c:pt>
                <c:pt idx="82">
                  <c:v>2021</c:v>
                </c:pt>
                <c:pt idx="83">
                  <c:v>2022</c:v>
                </c:pt>
                <c:pt idx="84">
                  <c:v>2023</c:v>
                </c:pt>
                <c:pt idx="85">
                  <c:v>2024</c:v>
                </c:pt>
              </c:numCache>
            </c:numRef>
          </c:cat>
          <c:val>
            <c:numRef>
              <c:f>Sheet1!$B$39:$B$124</c:f>
              <c:numCache>
                <c:formatCode>General</c:formatCode>
                <c:ptCount val="86"/>
                <c:pt idx="0">
                  <c:v>172500</c:v>
                </c:pt>
                <c:pt idx="1">
                  <c:v>95710</c:v>
                </c:pt>
                <c:pt idx="2">
                  <c:v>30698</c:v>
                </c:pt>
                <c:pt idx="3">
                  <c:v>31136</c:v>
                </c:pt>
                <c:pt idx="4">
                  <c:v>34630</c:v>
                </c:pt>
                <c:pt idx="5">
                  <c:v>51633</c:v>
                </c:pt>
                <c:pt idx="6">
                  <c:v>58342</c:v>
                </c:pt>
                <c:pt idx="7">
                  <c:v>80395</c:v>
                </c:pt>
                <c:pt idx="8">
                  <c:v>85356</c:v>
                </c:pt>
                <c:pt idx="9">
                  <c:v>194245</c:v>
                </c:pt>
                <c:pt idx="10">
                  <c:v>172254</c:v>
                </c:pt>
                <c:pt idx="11">
                  <c:v>179440</c:v>
                </c:pt>
                <c:pt idx="12">
                  <c:v>231370</c:v>
                </c:pt>
                <c:pt idx="13">
                  <c:v>175050</c:v>
                </c:pt>
                <c:pt idx="14">
                  <c:v>228317</c:v>
                </c:pt>
                <c:pt idx="15">
                  <c:v>341156</c:v>
                </c:pt>
                <c:pt idx="16">
                  <c:v>417080</c:v>
                </c:pt>
                <c:pt idx="17">
                  <c:v>481493</c:v>
                </c:pt>
                <c:pt idx="18">
                  <c:v>593983</c:v>
                </c:pt>
                <c:pt idx="19">
                  <c:v>540169</c:v>
                </c:pt>
                <c:pt idx="20">
                  <c:v>707938</c:v>
                </c:pt>
                <c:pt idx="21">
                  <c:v>894190</c:v>
                </c:pt>
                <c:pt idx="22">
                  <c:v>1102689</c:v>
                </c:pt>
                <c:pt idx="23">
                  <c:v>1073413</c:v>
                </c:pt>
                <c:pt idx="24">
                  <c:v>1057132</c:v>
                </c:pt>
                <c:pt idx="25">
                  <c:v>1134507</c:v>
                </c:pt>
                <c:pt idx="26">
                  <c:v>1178058</c:v>
                </c:pt>
                <c:pt idx="27">
                  <c:v>1146182</c:v>
                </c:pt>
                <c:pt idx="28">
                  <c:v>1122633</c:v>
                </c:pt>
                <c:pt idx="29">
                  <c:v>1181527</c:v>
                </c:pt>
                <c:pt idx="30">
                  <c:v>1128575</c:v>
                </c:pt>
                <c:pt idx="31">
                  <c:v>1200353</c:v>
                </c:pt>
                <c:pt idx="32">
                  <c:v>1212000</c:v>
                </c:pt>
                <c:pt idx="33">
                  <c:v>1212000</c:v>
                </c:pt>
                <c:pt idx="34">
                  <c:v>1170140</c:v>
                </c:pt>
                <c:pt idx="35">
                  <c:v>1121788</c:v>
                </c:pt>
                <c:pt idx="36">
                  <c:v>778495</c:v>
                </c:pt>
                <c:pt idx="37">
                  <c:v>790857</c:v>
                </c:pt>
                <c:pt idx="38">
                  <c:v>1276891</c:v>
                </c:pt>
                <c:pt idx="39">
                  <c:v>709859</c:v>
                </c:pt>
                <c:pt idx="40">
                  <c:v>808757</c:v>
                </c:pt>
                <c:pt idx="41">
                  <c:v>814147</c:v>
                </c:pt>
                <c:pt idx="42">
                  <c:v>826336</c:v>
                </c:pt>
                <c:pt idx="43">
                  <c:v>712951</c:v>
                </c:pt>
                <c:pt idx="44">
                  <c:v>903867</c:v>
                </c:pt>
                <c:pt idx="45">
                  <c:v>1233519</c:v>
                </c:pt>
                <c:pt idx="46">
                  <c:v>1269526</c:v>
                </c:pt>
                <c:pt idx="47">
                  <c:v>1299650</c:v>
                </c:pt>
                <c:pt idx="48">
                  <c:v>1278836</c:v>
                </c:pt>
                <c:pt idx="49">
                  <c:v>1200181</c:v>
                </c:pt>
                <c:pt idx="50">
                  <c:v>1201390</c:v>
                </c:pt>
                <c:pt idx="51">
                  <c:v>1214971</c:v>
                </c:pt>
                <c:pt idx="52">
                  <c:v>1252352</c:v>
                </c:pt>
                <c:pt idx="53">
                  <c:v>1193830</c:v>
                </c:pt>
                <c:pt idx="54">
                  <c:v>1204003</c:v>
                </c:pt>
                <c:pt idx="55">
                  <c:v>1300203</c:v>
                </c:pt>
                <c:pt idx="56">
                  <c:v>994373</c:v>
                </c:pt>
                <c:pt idx="57">
                  <c:v>1227279</c:v>
                </c:pt>
                <c:pt idx="58">
                  <c:v>1238660</c:v>
                </c:pt>
                <c:pt idx="59">
                  <c:v>1073125</c:v>
                </c:pt>
                <c:pt idx="60">
                  <c:v>1212067</c:v>
                </c:pt>
                <c:pt idx="61">
                  <c:v>1300014</c:v>
                </c:pt>
                <c:pt idx="62">
                  <c:v>1250502</c:v>
                </c:pt>
                <c:pt idx="63">
                  <c:v>1237994</c:v>
                </c:pt>
                <c:pt idx="64">
                  <c:v>683786</c:v>
                </c:pt>
                <c:pt idx="65">
                  <c:v>760032</c:v>
                </c:pt>
                <c:pt idx="66">
                  <c:v>875252</c:v>
                </c:pt>
                <c:pt idx="67">
                  <c:v>632424</c:v>
                </c:pt>
                <c:pt idx="68">
                  <c:v>713456</c:v>
                </c:pt>
                <c:pt idx="69">
                  <c:v>904850</c:v>
                </c:pt>
                <c:pt idx="70">
                  <c:v>1105232</c:v>
                </c:pt>
                <c:pt idx="71">
                  <c:v>1099061</c:v>
                </c:pt>
                <c:pt idx="72">
                  <c:v>698990</c:v>
                </c:pt>
                <c:pt idx="73">
                  <c:v>736119</c:v>
                </c:pt>
                <c:pt idx="74">
                  <c:v>1012715</c:v>
                </c:pt>
                <c:pt idx="75">
                  <c:v>1176334</c:v>
                </c:pt>
                <c:pt idx="76">
                  <c:v>1178928</c:v>
                </c:pt>
                <c:pt idx="77">
                  <c:v>997023</c:v>
                </c:pt>
                <c:pt idx="78">
                  <c:v>677027</c:v>
                </c:pt>
                <c:pt idx="79">
                  <c:v>889108</c:v>
                </c:pt>
                <c:pt idx="80">
                  <c:v>537607</c:v>
                </c:pt>
                <c:pt idx="81">
                  <c:v>815618</c:v>
                </c:pt>
                <c:pt idx="82">
                  <c:v>1075563</c:v>
                </c:pt>
                <c:pt idx="83">
                  <c:v>1127137</c:v>
                </c:pt>
                <c:pt idx="84">
                  <c:v>661500</c:v>
                </c:pt>
                <c:pt idx="85">
                  <c:v>532295</c:v>
                </c:pt>
              </c:numCache>
            </c:numRef>
          </c:val>
          <c:extLst>
            <c:ext xmlns:c16="http://schemas.microsoft.com/office/drawing/2014/chart" uri="{C3380CC4-5D6E-409C-BE32-E72D297353CC}">
              <c16:uniqueId val="{00000000-3941-4F39-88E4-89C6926A7650}"/>
            </c:ext>
          </c:extLst>
        </c:ser>
        <c:dLbls>
          <c:showLegendKey val="0"/>
          <c:showVal val="0"/>
          <c:showCatName val="0"/>
          <c:showSerName val="0"/>
          <c:showPercent val="0"/>
          <c:showBubbleSize val="0"/>
        </c:dLbls>
        <c:gapWidth val="219"/>
        <c:overlap val="-27"/>
        <c:axId val="1106302704"/>
        <c:axId val="1106309904"/>
      </c:barChart>
      <c:catAx>
        <c:axId val="1106302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09904"/>
        <c:crosses val="autoZero"/>
        <c:auto val="1"/>
        <c:lblAlgn val="ctr"/>
        <c:lblOffset val="100"/>
        <c:noMultiLvlLbl val="0"/>
      </c:catAx>
      <c:valAx>
        <c:axId val="1106309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027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WR vs USBR SC CU W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9.1006379099649204E-2"/>
                  <c:y val="-0.2386207744098877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K$91:$K$109</c:f>
              <c:numCache>
                <c:formatCode>General</c:formatCode>
                <c:ptCount val="19"/>
                <c:pt idx="0">
                  <c:v>1273874</c:v>
                </c:pt>
                <c:pt idx="1">
                  <c:v>762096</c:v>
                </c:pt>
                <c:pt idx="2">
                  <c:v>716061</c:v>
                </c:pt>
                <c:pt idx="3">
                  <c:v>866477</c:v>
                </c:pt>
                <c:pt idx="4">
                  <c:v>821178</c:v>
                </c:pt>
                <c:pt idx="5">
                  <c:v>685511</c:v>
                </c:pt>
                <c:pt idx="6">
                  <c:v>800527</c:v>
                </c:pt>
                <c:pt idx="7">
                  <c:v>1063605</c:v>
                </c:pt>
                <c:pt idx="8">
                  <c:v>1042431</c:v>
                </c:pt>
                <c:pt idx="9">
                  <c:v>962427</c:v>
                </c:pt>
                <c:pt idx="10">
                  <c:v>722597</c:v>
                </c:pt>
                <c:pt idx="11">
                  <c:v>780329</c:v>
                </c:pt>
                <c:pt idx="12">
                  <c:v>1136964</c:v>
                </c:pt>
                <c:pt idx="13">
                  <c:v>1194130</c:v>
                </c:pt>
                <c:pt idx="14">
                  <c:v>1054148</c:v>
                </c:pt>
                <c:pt idx="15">
                  <c:v>661899</c:v>
                </c:pt>
                <c:pt idx="16">
                  <c:v>906820</c:v>
                </c:pt>
                <c:pt idx="17">
                  <c:v>686372</c:v>
                </c:pt>
                <c:pt idx="18">
                  <c:v>627605</c:v>
                </c:pt>
              </c:numCache>
            </c:numRef>
          </c:xVal>
          <c:yVal>
            <c:numRef>
              <c:f>Colorado!$C$91:$C$109</c:f>
              <c:numCache>
                <c:formatCode>General</c:formatCode>
                <c:ptCount val="19"/>
                <c:pt idx="0">
                  <c:v>1309300</c:v>
                </c:pt>
                <c:pt idx="1">
                  <c:v>756600</c:v>
                </c:pt>
                <c:pt idx="2">
                  <c:v>1098500</c:v>
                </c:pt>
                <c:pt idx="3">
                  <c:v>771700</c:v>
                </c:pt>
                <c:pt idx="4">
                  <c:v>806700</c:v>
                </c:pt>
                <c:pt idx="5">
                  <c:v>1079400</c:v>
                </c:pt>
                <c:pt idx="6">
                  <c:v>1254400</c:v>
                </c:pt>
                <c:pt idx="7">
                  <c:v>1216400</c:v>
                </c:pt>
                <c:pt idx="8">
                  <c:v>987800</c:v>
                </c:pt>
                <c:pt idx="9">
                  <c:v>955800</c:v>
                </c:pt>
                <c:pt idx="10">
                  <c:v>902200</c:v>
                </c:pt>
                <c:pt idx="11">
                  <c:v>1304100</c:v>
                </c:pt>
                <c:pt idx="12">
                  <c:v>1730300</c:v>
                </c:pt>
                <c:pt idx="13">
                  <c:v>1573200</c:v>
                </c:pt>
                <c:pt idx="14">
                  <c:v>1186600</c:v>
                </c:pt>
                <c:pt idx="16">
                  <c:v>917100</c:v>
                </c:pt>
                <c:pt idx="17">
                  <c:v>775400</c:v>
                </c:pt>
                <c:pt idx="18">
                  <c:v>834700</c:v>
                </c:pt>
              </c:numCache>
            </c:numRef>
          </c:yVal>
          <c:smooth val="0"/>
          <c:extLst>
            <c:ext xmlns:c16="http://schemas.microsoft.com/office/drawing/2014/chart" uri="{C3380CC4-5D6E-409C-BE32-E72D297353CC}">
              <c16:uniqueId val="{00000001-2928-4BC8-9821-69EE28026471}"/>
            </c:ext>
          </c:extLst>
        </c:ser>
        <c:dLbls>
          <c:showLegendKey val="0"/>
          <c:showVal val="0"/>
          <c:showCatName val="0"/>
          <c:showSerName val="0"/>
          <c:showPercent val="0"/>
          <c:showBubbleSize val="0"/>
        </c:dLbls>
        <c:axId val="270830128"/>
        <c:axId val="270829168"/>
      </c:scatterChart>
      <c:valAx>
        <c:axId val="2708301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29168"/>
        <c:crosses val="autoZero"/>
        <c:crossBetween val="midCat"/>
      </c:valAx>
      <c:valAx>
        <c:axId val="27082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30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Colorado!$C$2</c:f>
              <c:strCache>
                <c:ptCount val="1"/>
                <c:pt idx="0">
                  <c:v>DWR</c:v>
                </c:pt>
              </c:strCache>
            </c:strRef>
          </c:tx>
          <c:spPr>
            <a:solidFill>
              <a:schemeClr val="accent1"/>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C$91:$C$109</c:f>
              <c:numCache>
                <c:formatCode>General</c:formatCode>
                <c:ptCount val="19"/>
                <c:pt idx="0">
                  <c:v>1309300</c:v>
                </c:pt>
                <c:pt idx="1">
                  <c:v>756600</c:v>
                </c:pt>
                <c:pt idx="2">
                  <c:v>1098500</c:v>
                </c:pt>
                <c:pt idx="3">
                  <c:v>771700</c:v>
                </c:pt>
                <c:pt idx="4">
                  <c:v>806700</c:v>
                </c:pt>
                <c:pt idx="5">
                  <c:v>1079400</c:v>
                </c:pt>
                <c:pt idx="6">
                  <c:v>1254400</c:v>
                </c:pt>
                <c:pt idx="7">
                  <c:v>1216400</c:v>
                </c:pt>
                <c:pt idx="8">
                  <c:v>987800</c:v>
                </c:pt>
                <c:pt idx="9">
                  <c:v>955800</c:v>
                </c:pt>
                <c:pt idx="10">
                  <c:v>902200</c:v>
                </c:pt>
                <c:pt idx="11">
                  <c:v>1304100</c:v>
                </c:pt>
                <c:pt idx="12">
                  <c:v>1730300</c:v>
                </c:pt>
                <c:pt idx="13">
                  <c:v>1573200</c:v>
                </c:pt>
                <c:pt idx="14">
                  <c:v>1186600</c:v>
                </c:pt>
                <c:pt idx="16">
                  <c:v>917100</c:v>
                </c:pt>
                <c:pt idx="17">
                  <c:v>775400</c:v>
                </c:pt>
                <c:pt idx="18">
                  <c:v>834700</c:v>
                </c:pt>
              </c:numCache>
            </c:numRef>
          </c:val>
          <c:extLst>
            <c:ext xmlns:c16="http://schemas.microsoft.com/office/drawing/2014/chart" uri="{C3380CC4-5D6E-409C-BE32-E72D297353CC}">
              <c16:uniqueId val="{00000000-5CEB-403A-A06D-52A98FC458EF}"/>
            </c:ext>
          </c:extLst>
        </c:ser>
        <c:ser>
          <c:idx val="1"/>
          <c:order val="1"/>
          <c:tx>
            <c:strRef>
              <c:f>Colorado!$K$2</c:f>
              <c:strCache>
                <c:ptCount val="1"/>
                <c:pt idx="0">
                  <c:v>USBR MWD CU (south coast)</c:v>
                </c:pt>
              </c:strCache>
            </c:strRef>
          </c:tx>
          <c:spPr>
            <a:solidFill>
              <a:schemeClr val="accent2"/>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K$91:$K$109</c:f>
              <c:numCache>
                <c:formatCode>General</c:formatCode>
                <c:ptCount val="19"/>
                <c:pt idx="0">
                  <c:v>1273874</c:v>
                </c:pt>
                <c:pt idx="1">
                  <c:v>762096</c:v>
                </c:pt>
                <c:pt idx="2">
                  <c:v>716061</c:v>
                </c:pt>
                <c:pt idx="3">
                  <c:v>866477</c:v>
                </c:pt>
                <c:pt idx="4">
                  <c:v>821178</c:v>
                </c:pt>
                <c:pt idx="5">
                  <c:v>685511</c:v>
                </c:pt>
                <c:pt idx="6">
                  <c:v>800527</c:v>
                </c:pt>
                <c:pt idx="7">
                  <c:v>1063605</c:v>
                </c:pt>
                <c:pt idx="8">
                  <c:v>1042431</c:v>
                </c:pt>
                <c:pt idx="9">
                  <c:v>962427</c:v>
                </c:pt>
                <c:pt idx="10">
                  <c:v>722597</c:v>
                </c:pt>
                <c:pt idx="11">
                  <c:v>780329</c:v>
                </c:pt>
                <c:pt idx="12">
                  <c:v>1136964</c:v>
                </c:pt>
                <c:pt idx="13">
                  <c:v>1194130</c:v>
                </c:pt>
                <c:pt idx="14">
                  <c:v>1054148</c:v>
                </c:pt>
                <c:pt idx="15">
                  <c:v>661899</c:v>
                </c:pt>
                <c:pt idx="16">
                  <c:v>906820</c:v>
                </c:pt>
                <c:pt idx="17">
                  <c:v>686372</c:v>
                </c:pt>
                <c:pt idx="18">
                  <c:v>627605</c:v>
                </c:pt>
              </c:numCache>
            </c:numRef>
          </c:val>
          <c:extLst>
            <c:ext xmlns:c16="http://schemas.microsoft.com/office/drawing/2014/chart" uri="{C3380CC4-5D6E-409C-BE32-E72D297353CC}">
              <c16:uniqueId val="{00000001-5CEB-403A-A06D-52A98FC458EF}"/>
            </c:ext>
          </c:extLst>
        </c:ser>
        <c:dLbls>
          <c:showLegendKey val="0"/>
          <c:showVal val="0"/>
          <c:showCatName val="0"/>
          <c:showSerName val="0"/>
          <c:showPercent val="0"/>
          <c:showBubbleSize val="0"/>
        </c:dLbls>
        <c:gapWidth val="219"/>
        <c:overlap val="-27"/>
        <c:axId val="1229539151"/>
        <c:axId val="1229539631"/>
      </c:barChart>
      <c:catAx>
        <c:axId val="122953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631"/>
        <c:crosses val="autoZero"/>
        <c:auto val="1"/>
        <c:lblAlgn val="ctr"/>
        <c:lblOffset val="100"/>
        <c:noMultiLvlLbl val="0"/>
      </c:catAx>
      <c:valAx>
        <c:axId val="12295396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WD vs</a:t>
            </a:r>
            <a:r>
              <a:rPr lang="en-US" baseline="0"/>
              <a:t> </a:t>
            </a:r>
            <a:r>
              <a:rPr lang="en-US"/>
              <a:t>DW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5246281714785654E-2"/>
                  <c:y val="-0.2100255176436278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B$3:$B$104</c:f>
              <c:numCache>
                <c:formatCode>General</c:formatCode>
                <c:ptCount val="102"/>
                <c:pt idx="62" formatCode="#,##0">
                  <c:v>778000</c:v>
                </c:pt>
                <c:pt idx="63" formatCode="#,##0">
                  <c:v>1277000</c:v>
                </c:pt>
                <c:pt idx="64" formatCode="#,##0">
                  <c:v>710000</c:v>
                </c:pt>
                <c:pt idx="65" formatCode="#,##0">
                  <c:v>784000</c:v>
                </c:pt>
                <c:pt idx="66" formatCode="#,##0">
                  <c:v>791000</c:v>
                </c:pt>
                <c:pt idx="67" formatCode="#,##0">
                  <c:v>791000</c:v>
                </c:pt>
                <c:pt idx="68" formatCode="#,##0">
                  <c:v>686000</c:v>
                </c:pt>
                <c:pt idx="69" formatCode="#,##0">
                  <c:v>850000</c:v>
                </c:pt>
                <c:pt idx="70" formatCode="#,##0">
                  <c:v>1150000</c:v>
                </c:pt>
                <c:pt idx="71" formatCode="#,##0">
                  <c:v>1018000</c:v>
                </c:pt>
                <c:pt idx="72" formatCode="#,##0">
                  <c:v>1001000</c:v>
                </c:pt>
                <c:pt idx="73" formatCode="#,##0">
                  <c:v>1175000</c:v>
                </c:pt>
                <c:pt idx="74" formatCode="#,##0">
                  <c:v>1199000</c:v>
                </c:pt>
                <c:pt idx="75" formatCode="#,##0">
                  <c:v>1189000</c:v>
                </c:pt>
                <c:pt idx="76" formatCode="#,##0">
                  <c:v>1183000</c:v>
                </c:pt>
                <c:pt idx="77" formatCode="#,##0">
                  <c:v>1252000</c:v>
                </c:pt>
                <c:pt idx="78" formatCode="#,##0">
                  <c:v>1153000</c:v>
                </c:pt>
                <c:pt idx="79" formatCode="#,##0">
                  <c:v>1144000</c:v>
                </c:pt>
                <c:pt idx="80" formatCode="#,##0">
                  <c:v>1263000</c:v>
                </c:pt>
                <c:pt idx="81" formatCode="#,##0">
                  <c:v>933000</c:v>
                </c:pt>
                <c:pt idx="82" formatCode="#,##0">
                  <c:v>1089000</c:v>
                </c:pt>
                <c:pt idx="83" formatCode="#,##0">
                  <c:v>1125000</c:v>
                </c:pt>
                <c:pt idx="84" formatCode="#,##0">
                  <c:v>941000</c:v>
                </c:pt>
                <c:pt idx="85" formatCode="#,##0">
                  <c:v>1072000</c:v>
                </c:pt>
                <c:pt idx="86" formatCode="#,##0">
                  <c:v>1217000</c:v>
                </c:pt>
                <c:pt idx="87" formatCode="#,##0">
                  <c:v>1245000</c:v>
                </c:pt>
                <c:pt idx="88" formatCode="#,##0">
                  <c:v>1198000</c:v>
                </c:pt>
                <c:pt idx="89" formatCode="#,##0">
                  <c:v>676000</c:v>
                </c:pt>
                <c:pt idx="90" formatCode="#,##0">
                  <c:v>741000</c:v>
                </c:pt>
                <c:pt idx="91" formatCode="#,##0">
                  <c:v>707000</c:v>
                </c:pt>
                <c:pt idx="92" formatCode="#,##0">
                  <c:v>514000</c:v>
                </c:pt>
                <c:pt idx="93" formatCode="#,##0">
                  <c:v>696000</c:v>
                </c:pt>
                <c:pt idx="94" formatCode="#,##0">
                  <c:v>896000</c:v>
                </c:pt>
                <c:pt idx="95" formatCode="#,##0">
                  <c:v>1044000</c:v>
                </c:pt>
                <c:pt idx="96" formatCode="#,##0">
                  <c:v>837000</c:v>
                </c:pt>
                <c:pt idx="97" formatCode="#,##0">
                  <c:v>445000</c:v>
                </c:pt>
                <c:pt idx="98" formatCode="#,##0">
                  <c:v>455000</c:v>
                </c:pt>
                <c:pt idx="99" formatCode="#,##0">
                  <c:v>986000</c:v>
                </c:pt>
                <c:pt idx="100" formatCode="#,##0">
                  <c:v>1168000</c:v>
                </c:pt>
                <c:pt idx="101" formatCode="#,##0">
                  <c:v>1178000</c:v>
                </c:pt>
              </c:numCache>
            </c:numRef>
          </c:xVal>
          <c:yVal>
            <c:numRef>
              <c:f>Colorado!$C$3:$C$112</c:f>
              <c:numCache>
                <c:formatCode>General</c:formatCode>
                <c:ptCount val="110"/>
                <c:pt idx="88">
                  <c:v>1309300</c:v>
                </c:pt>
                <c:pt idx="89">
                  <c:v>756600</c:v>
                </c:pt>
                <c:pt idx="90">
                  <c:v>1098500</c:v>
                </c:pt>
                <c:pt idx="91">
                  <c:v>771700</c:v>
                </c:pt>
                <c:pt idx="92">
                  <c:v>806700</c:v>
                </c:pt>
                <c:pt idx="93">
                  <c:v>1079400</c:v>
                </c:pt>
                <c:pt idx="94">
                  <c:v>1254400</c:v>
                </c:pt>
                <c:pt idx="95">
                  <c:v>1216400</c:v>
                </c:pt>
                <c:pt idx="96">
                  <c:v>987800</c:v>
                </c:pt>
                <c:pt idx="97">
                  <c:v>955800</c:v>
                </c:pt>
                <c:pt idx="98">
                  <c:v>902200</c:v>
                </c:pt>
                <c:pt idx="99">
                  <c:v>1304100</c:v>
                </c:pt>
                <c:pt idx="100">
                  <c:v>1730300</c:v>
                </c:pt>
                <c:pt idx="101">
                  <c:v>1573200</c:v>
                </c:pt>
                <c:pt idx="102">
                  <c:v>1186600</c:v>
                </c:pt>
                <c:pt idx="104">
                  <c:v>917100</c:v>
                </c:pt>
                <c:pt idx="105">
                  <c:v>775400</c:v>
                </c:pt>
                <c:pt idx="106">
                  <c:v>834700</c:v>
                </c:pt>
              </c:numCache>
            </c:numRef>
          </c:yVal>
          <c:smooth val="0"/>
          <c:extLst>
            <c:ext xmlns:c16="http://schemas.microsoft.com/office/drawing/2014/chart" uri="{C3380CC4-5D6E-409C-BE32-E72D297353CC}">
              <c16:uniqueId val="{00000001-9391-4D8F-8B84-755DC6571033}"/>
            </c:ext>
          </c:extLst>
        </c:ser>
        <c:dLbls>
          <c:showLegendKey val="0"/>
          <c:showVal val="0"/>
          <c:showCatName val="0"/>
          <c:showSerName val="0"/>
          <c:showPercent val="0"/>
          <c:showBubbleSize val="0"/>
        </c:dLbls>
        <c:axId val="270830128"/>
        <c:axId val="270829168"/>
      </c:scatterChart>
      <c:valAx>
        <c:axId val="2708301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29168"/>
        <c:crosses val="autoZero"/>
        <c:crossBetween val="midCat"/>
      </c:valAx>
      <c:valAx>
        <c:axId val="27082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30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Colorado!$C$2</c:f>
              <c:strCache>
                <c:ptCount val="1"/>
                <c:pt idx="0">
                  <c:v>DWR</c:v>
                </c:pt>
              </c:strCache>
            </c:strRef>
          </c:tx>
          <c:spPr>
            <a:solidFill>
              <a:schemeClr val="accent1"/>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C$91:$C$109</c:f>
              <c:numCache>
                <c:formatCode>General</c:formatCode>
                <c:ptCount val="19"/>
                <c:pt idx="0">
                  <c:v>1309300</c:v>
                </c:pt>
                <c:pt idx="1">
                  <c:v>756600</c:v>
                </c:pt>
                <c:pt idx="2">
                  <c:v>1098500</c:v>
                </c:pt>
                <c:pt idx="3">
                  <c:v>771700</c:v>
                </c:pt>
                <c:pt idx="4">
                  <c:v>806700</c:v>
                </c:pt>
                <c:pt idx="5">
                  <c:v>1079400</c:v>
                </c:pt>
                <c:pt idx="6">
                  <c:v>1254400</c:v>
                </c:pt>
                <c:pt idx="7">
                  <c:v>1216400</c:v>
                </c:pt>
                <c:pt idx="8">
                  <c:v>987800</c:v>
                </c:pt>
                <c:pt idx="9">
                  <c:v>955800</c:v>
                </c:pt>
                <c:pt idx="10">
                  <c:v>902200</c:v>
                </c:pt>
                <c:pt idx="11">
                  <c:v>1304100</c:v>
                </c:pt>
                <c:pt idx="12">
                  <c:v>1730300</c:v>
                </c:pt>
                <c:pt idx="13">
                  <c:v>1573200</c:v>
                </c:pt>
                <c:pt idx="14">
                  <c:v>1186600</c:v>
                </c:pt>
                <c:pt idx="16">
                  <c:v>917100</c:v>
                </c:pt>
                <c:pt idx="17">
                  <c:v>775400</c:v>
                </c:pt>
                <c:pt idx="18">
                  <c:v>834700</c:v>
                </c:pt>
              </c:numCache>
            </c:numRef>
          </c:val>
          <c:extLst>
            <c:ext xmlns:c16="http://schemas.microsoft.com/office/drawing/2014/chart" uri="{C3380CC4-5D6E-409C-BE32-E72D297353CC}">
              <c16:uniqueId val="{00000000-2086-49E7-9C9D-FF1FED26C3DA}"/>
            </c:ext>
          </c:extLst>
        </c:ser>
        <c:ser>
          <c:idx val="1"/>
          <c:order val="1"/>
          <c:tx>
            <c:strRef>
              <c:f>Colorado!$B$2</c:f>
              <c:strCache>
                <c:ptCount val="1"/>
                <c:pt idx="0">
                  <c:v>MWD</c:v>
                </c:pt>
              </c:strCache>
            </c:strRef>
          </c:tx>
          <c:spPr>
            <a:solidFill>
              <a:schemeClr val="accent2"/>
            </a:solidFill>
            <a:ln>
              <a:noFill/>
            </a:ln>
            <a:effectLst/>
          </c:spPr>
          <c:invertIfNegative val="0"/>
          <c:cat>
            <c:numRef>
              <c:f>Colorado!$A$91:$A$109</c:f>
              <c:numCache>
                <c:formatCode>General</c:formatCod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numCache>
            </c:numRef>
          </c:cat>
          <c:val>
            <c:numRef>
              <c:f>Colorado!$B$91:$B$109</c:f>
              <c:numCache>
                <c:formatCode>#,##0</c:formatCode>
                <c:ptCount val="19"/>
                <c:pt idx="0">
                  <c:v>1198000</c:v>
                </c:pt>
                <c:pt idx="1">
                  <c:v>676000</c:v>
                </c:pt>
                <c:pt idx="2">
                  <c:v>741000</c:v>
                </c:pt>
                <c:pt idx="3">
                  <c:v>707000</c:v>
                </c:pt>
                <c:pt idx="4">
                  <c:v>514000</c:v>
                </c:pt>
                <c:pt idx="5">
                  <c:v>696000</c:v>
                </c:pt>
                <c:pt idx="6">
                  <c:v>896000</c:v>
                </c:pt>
                <c:pt idx="7">
                  <c:v>1044000</c:v>
                </c:pt>
                <c:pt idx="8">
                  <c:v>837000</c:v>
                </c:pt>
                <c:pt idx="9">
                  <c:v>445000</c:v>
                </c:pt>
                <c:pt idx="10">
                  <c:v>455000</c:v>
                </c:pt>
                <c:pt idx="11">
                  <c:v>984000</c:v>
                </c:pt>
                <c:pt idx="12">
                  <c:v>1168000</c:v>
                </c:pt>
                <c:pt idx="13">
                  <c:v>1187000</c:v>
                </c:pt>
                <c:pt idx="14">
                  <c:v>961000</c:v>
                </c:pt>
                <c:pt idx="15">
                  <c:v>282000</c:v>
                </c:pt>
                <c:pt idx="16">
                  <c:v>757000</c:v>
                </c:pt>
                <c:pt idx="17">
                  <c:v>298000</c:v>
                </c:pt>
                <c:pt idx="18">
                  <c:v>687000</c:v>
                </c:pt>
              </c:numCache>
            </c:numRef>
          </c:val>
          <c:extLst>
            <c:ext xmlns:c16="http://schemas.microsoft.com/office/drawing/2014/chart" uri="{C3380CC4-5D6E-409C-BE32-E72D297353CC}">
              <c16:uniqueId val="{00000001-2086-49E7-9C9D-FF1FED26C3DA}"/>
            </c:ext>
          </c:extLst>
        </c:ser>
        <c:dLbls>
          <c:showLegendKey val="0"/>
          <c:showVal val="0"/>
          <c:showCatName val="0"/>
          <c:showSerName val="0"/>
          <c:showPercent val="0"/>
          <c:showBubbleSize val="0"/>
        </c:dLbls>
        <c:gapWidth val="219"/>
        <c:overlap val="-27"/>
        <c:axId val="1229539151"/>
        <c:axId val="1229539631"/>
      </c:barChart>
      <c:catAx>
        <c:axId val="122953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631"/>
        <c:crosses val="autoZero"/>
        <c:auto val="1"/>
        <c:lblAlgn val="ctr"/>
        <c:lblOffset val="100"/>
        <c:noMultiLvlLbl val="0"/>
      </c:catAx>
      <c:valAx>
        <c:axId val="12295396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53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BR MWD CU CY vs MW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8.5246281714785654E-2"/>
                  <c:y val="-0.2100255176436278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orado!$B$3:$B$109</c:f>
              <c:numCache>
                <c:formatCode>General</c:formatCode>
                <c:ptCount val="107"/>
                <c:pt idx="62" formatCode="#,##0">
                  <c:v>778000</c:v>
                </c:pt>
                <c:pt idx="63" formatCode="#,##0">
                  <c:v>1277000</c:v>
                </c:pt>
                <c:pt idx="64" formatCode="#,##0">
                  <c:v>710000</c:v>
                </c:pt>
                <c:pt idx="65" formatCode="#,##0">
                  <c:v>784000</c:v>
                </c:pt>
                <c:pt idx="66" formatCode="#,##0">
                  <c:v>791000</c:v>
                </c:pt>
                <c:pt idx="67" formatCode="#,##0">
                  <c:v>791000</c:v>
                </c:pt>
                <c:pt idx="68" formatCode="#,##0">
                  <c:v>686000</c:v>
                </c:pt>
                <c:pt idx="69" formatCode="#,##0">
                  <c:v>850000</c:v>
                </c:pt>
                <c:pt idx="70" formatCode="#,##0">
                  <c:v>1150000</c:v>
                </c:pt>
                <c:pt idx="71" formatCode="#,##0">
                  <c:v>1018000</c:v>
                </c:pt>
                <c:pt idx="72" formatCode="#,##0">
                  <c:v>1001000</c:v>
                </c:pt>
                <c:pt idx="73" formatCode="#,##0">
                  <c:v>1175000</c:v>
                </c:pt>
                <c:pt idx="74" formatCode="#,##0">
                  <c:v>1199000</c:v>
                </c:pt>
                <c:pt idx="75" formatCode="#,##0">
                  <c:v>1189000</c:v>
                </c:pt>
                <c:pt idx="76" formatCode="#,##0">
                  <c:v>1183000</c:v>
                </c:pt>
                <c:pt idx="77" formatCode="#,##0">
                  <c:v>1252000</c:v>
                </c:pt>
                <c:pt idx="78" formatCode="#,##0">
                  <c:v>1153000</c:v>
                </c:pt>
                <c:pt idx="79" formatCode="#,##0">
                  <c:v>1144000</c:v>
                </c:pt>
                <c:pt idx="80" formatCode="#,##0">
                  <c:v>1263000</c:v>
                </c:pt>
                <c:pt idx="81" formatCode="#,##0">
                  <c:v>933000</c:v>
                </c:pt>
                <c:pt idx="82" formatCode="#,##0">
                  <c:v>1089000</c:v>
                </c:pt>
                <c:pt idx="83" formatCode="#,##0">
                  <c:v>1125000</c:v>
                </c:pt>
                <c:pt idx="84" formatCode="#,##0">
                  <c:v>941000</c:v>
                </c:pt>
                <c:pt idx="85" formatCode="#,##0">
                  <c:v>1072000</c:v>
                </c:pt>
                <c:pt idx="86" formatCode="#,##0">
                  <c:v>1217000</c:v>
                </c:pt>
                <c:pt idx="87" formatCode="#,##0">
                  <c:v>1245000</c:v>
                </c:pt>
                <c:pt idx="88" formatCode="#,##0">
                  <c:v>1198000</c:v>
                </c:pt>
                <c:pt idx="89" formatCode="#,##0">
                  <c:v>676000</c:v>
                </c:pt>
                <c:pt idx="90" formatCode="#,##0">
                  <c:v>741000</c:v>
                </c:pt>
                <c:pt idx="91" formatCode="#,##0">
                  <c:v>707000</c:v>
                </c:pt>
                <c:pt idx="92" formatCode="#,##0">
                  <c:v>514000</c:v>
                </c:pt>
                <c:pt idx="93" formatCode="#,##0">
                  <c:v>696000</c:v>
                </c:pt>
                <c:pt idx="94" formatCode="#,##0">
                  <c:v>896000</c:v>
                </c:pt>
                <c:pt idx="95" formatCode="#,##0">
                  <c:v>1044000</c:v>
                </c:pt>
                <c:pt idx="96" formatCode="#,##0">
                  <c:v>837000</c:v>
                </c:pt>
                <c:pt idx="97" formatCode="#,##0">
                  <c:v>445000</c:v>
                </c:pt>
                <c:pt idx="98" formatCode="#,##0">
                  <c:v>455000</c:v>
                </c:pt>
                <c:pt idx="99" formatCode="#,##0">
                  <c:v>986000</c:v>
                </c:pt>
                <c:pt idx="100" formatCode="#,##0">
                  <c:v>1168000</c:v>
                </c:pt>
                <c:pt idx="101" formatCode="#,##0">
                  <c:v>1178000</c:v>
                </c:pt>
                <c:pt idx="102" formatCode="#,##0">
                  <c:v>961000</c:v>
                </c:pt>
                <c:pt idx="103" formatCode="#,##0">
                  <c:v>282000</c:v>
                </c:pt>
                <c:pt idx="104" formatCode="#,##0">
                  <c:v>757000</c:v>
                </c:pt>
                <c:pt idx="105" formatCode="#,##0">
                  <c:v>298000</c:v>
                </c:pt>
                <c:pt idx="106" formatCode="#,##0">
                  <c:v>687000</c:v>
                </c:pt>
              </c:numCache>
            </c:numRef>
          </c:xVal>
          <c:yVal>
            <c:numRef>
              <c:f>Colorado!$G$3:$G$109</c:f>
              <c:numCache>
                <c:formatCode>General</c:formatCode>
                <c:ptCount val="10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72500</c:v>
                </c:pt>
                <c:pt idx="26">
                  <c:v>95710</c:v>
                </c:pt>
                <c:pt idx="27">
                  <c:v>30698</c:v>
                </c:pt>
                <c:pt idx="28">
                  <c:v>31136</c:v>
                </c:pt>
                <c:pt idx="29">
                  <c:v>34630</c:v>
                </c:pt>
                <c:pt idx="30">
                  <c:v>51633</c:v>
                </c:pt>
                <c:pt idx="31">
                  <c:v>58342</c:v>
                </c:pt>
                <c:pt idx="32">
                  <c:v>80395</c:v>
                </c:pt>
                <c:pt idx="33">
                  <c:v>85356</c:v>
                </c:pt>
                <c:pt idx="34">
                  <c:v>194245</c:v>
                </c:pt>
                <c:pt idx="35">
                  <c:v>172254</c:v>
                </c:pt>
                <c:pt idx="36">
                  <c:v>179440</c:v>
                </c:pt>
                <c:pt idx="37">
                  <c:v>231370</c:v>
                </c:pt>
                <c:pt idx="38">
                  <c:v>175050</c:v>
                </c:pt>
                <c:pt idx="39">
                  <c:v>228317</c:v>
                </c:pt>
                <c:pt idx="40">
                  <c:v>341156</c:v>
                </c:pt>
                <c:pt idx="41">
                  <c:v>417080</c:v>
                </c:pt>
                <c:pt idx="42">
                  <c:v>481493</c:v>
                </c:pt>
                <c:pt idx="43">
                  <c:v>593983</c:v>
                </c:pt>
                <c:pt idx="44">
                  <c:v>540169</c:v>
                </c:pt>
                <c:pt idx="45">
                  <c:v>707938</c:v>
                </c:pt>
                <c:pt idx="46">
                  <c:v>894190</c:v>
                </c:pt>
                <c:pt idx="47">
                  <c:v>1102689</c:v>
                </c:pt>
                <c:pt idx="48">
                  <c:v>1073413</c:v>
                </c:pt>
                <c:pt idx="49">
                  <c:v>1057132</c:v>
                </c:pt>
                <c:pt idx="50">
                  <c:v>1134507</c:v>
                </c:pt>
                <c:pt idx="51">
                  <c:v>1178058</c:v>
                </c:pt>
                <c:pt idx="52">
                  <c:v>1146182</c:v>
                </c:pt>
                <c:pt idx="53">
                  <c:v>1122633</c:v>
                </c:pt>
                <c:pt idx="54">
                  <c:v>1181527</c:v>
                </c:pt>
                <c:pt idx="55">
                  <c:v>1128575</c:v>
                </c:pt>
                <c:pt idx="56">
                  <c:v>1200353</c:v>
                </c:pt>
                <c:pt idx="57">
                  <c:v>1212000</c:v>
                </c:pt>
                <c:pt idx="58">
                  <c:v>1212000</c:v>
                </c:pt>
                <c:pt idx="59">
                  <c:v>1170140</c:v>
                </c:pt>
                <c:pt idx="60">
                  <c:v>1121788</c:v>
                </c:pt>
                <c:pt idx="61">
                  <c:v>778495</c:v>
                </c:pt>
                <c:pt idx="62">
                  <c:v>790857</c:v>
                </c:pt>
                <c:pt idx="63">
                  <c:v>1276891</c:v>
                </c:pt>
                <c:pt idx="64">
                  <c:v>709859</c:v>
                </c:pt>
                <c:pt idx="65">
                  <c:v>808757</c:v>
                </c:pt>
                <c:pt idx="66">
                  <c:v>814147</c:v>
                </c:pt>
                <c:pt idx="67">
                  <c:v>826336</c:v>
                </c:pt>
                <c:pt idx="68">
                  <c:v>712951</c:v>
                </c:pt>
                <c:pt idx="69">
                  <c:v>903867</c:v>
                </c:pt>
                <c:pt idx="70">
                  <c:v>1233519</c:v>
                </c:pt>
                <c:pt idx="71">
                  <c:v>1269526</c:v>
                </c:pt>
                <c:pt idx="72">
                  <c:v>1299650</c:v>
                </c:pt>
                <c:pt idx="73">
                  <c:v>1278836</c:v>
                </c:pt>
                <c:pt idx="74">
                  <c:v>1200181</c:v>
                </c:pt>
                <c:pt idx="75">
                  <c:v>1201390</c:v>
                </c:pt>
                <c:pt idx="76">
                  <c:v>1214971</c:v>
                </c:pt>
                <c:pt idx="77">
                  <c:v>1252352</c:v>
                </c:pt>
                <c:pt idx="78">
                  <c:v>1193830</c:v>
                </c:pt>
                <c:pt idx="79">
                  <c:v>1204003</c:v>
                </c:pt>
                <c:pt idx="80">
                  <c:v>1300203</c:v>
                </c:pt>
                <c:pt idx="81">
                  <c:v>994373</c:v>
                </c:pt>
                <c:pt idx="82">
                  <c:v>1227279</c:v>
                </c:pt>
                <c:pt idx="83">
                  <c:v>1238660</c:v>
                </c:pt>
                <c:pt idx="84">
                  <c:v>1073125</c:v>
                </c:pt>
                <c:pt idx="85">
                  <c:v>1212067</c:v>
                </c:pt>
                <c:pt idx="86">
                  <c:v>1300014</c:v>
                </c:pt>
                <c:pt idx="87">
                  <c:v>1250502</c:v>
                </c:pt>
                <c:pt idx="88">
                  <c:v>1237994</c:v>
                </c:pt>
                <c:pt idx="89">
                  <c:v>683786</c:v>
                </c:pt>
                <c:pt idx="90">
                  <c:v>760032</c:v>
                </c:pt>
                <c:pt idx="91">
                  <c:v>875252</c:v>
                </c:pt>
                <c:pt idx="92">
                  <c:v>632424</c:v>
                </c:pt>
                <c:pt idx="93">
                  <c:v>713456</c:v>
                </c:pt>
                <c:pt idx="94">
                  <c:v>904850</c:v>
                </c:pt>
                <c:pt idx="95">
                  <c:v>1105232</c:v>
                </c:pt>
                <c:pt idx="96">
                  <c:v>1099061</c:v>
                </c:pt>
                <c:pt idx="97">
                  <c:v>698990</c:v>
                </c:pt>
                <c:pt idx="98">
                  <c:v>736119</c:v>
                </c:pt>
                <c:pt idx="99">
                  <c:v>1012715</c:v>
                </c:pt>
                <c:pt idx="100">
                  <c:v>1176334</c:v>
                </c:pt>
                <c:pt idx="101">
                  <c:v>1178928</c:v>
                </c:pt>
                <c:pt idx="102">
                  <c:v>997023</c:v>
                </c:pt>
                <c:pt idx="103">
                  <c:v>677027</c:v>
                </c:pt>
                <c:pt idx="104">
                  <c:v>889108</c:v>
                </c:pt>
                <c:pt idx="105">
                  <c:v>537607</c:v>
                </c:pt>
                <c:pt idx="106">
                  <c:v>815618</c:v>
                </c:pt>
              </c:numCache>
            </c:numRef>
          </c:yVal>
          <c:smooth val="0"/>
          <c:extLst>
            <c:ext xmlns:c16="http://schemas.microsoft.com/office/drawing/2014/chart" uri="{C3380CC4-5D6E-409C-BE32-E72D297353CC}">
              <c16:uniqueId val="{00000001-1C4E-41F1-B6E5-012C90429E36}"/>
            </c:ext>
          </c:extLst>
        </c:ser>
        <c:dLbls>
          <c:showLegendKey val="0"/>
          <c:showVal val="0"/>
          <c:showCatName val="0"/>
          <c:showSerName val="0"/>
          <c:showPercent val="0"/>
          <c:showBubbleSize val="0"/>
        </c:dLbls>
        <c:axId val="270830128"/>
        <c:axId val="270829168"/>
      </c:scatterChart>
      <c:valAx>
        <c:axId val="2708301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29168"/>
        <c:crosses val="autoZero"/>
        <c:crossBetween val="midCat"/>
      </c:valAx>
      <c:valAx>
        <c:axId val="27082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30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lorado!$B$2</c:f>
              <c:strCache>
                <c:ptCount val="1"/>
                <c:pt idx="0">
                  <c:v>MWD</c:v>
                </c:pt>
              </c:strCache>
            </c:strRef>
          </c:tx>
          <c:spPr>
            <a:solidFill>
              <a:schemeClr val="accent1"/>
            </a:solidFill>
            <a:ln>
              <a:noFill/>
            </a:ln>
            <a:effectLst/>
          </c:spPr>
          <c:invertIfNegative val="0"/>
          <c:cat>
            <c:numRef>
              <c:f>Colorado!$A$65:$A$109</c:f>
              <c:numCache>
                <c:formatCode>General</c:formatCode>
                <c:ptCount val="45"/>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pt idx="44">
                  <c:v>2020</c:v>
                </c:pt>
              </c:numCache>
            </c:numRef>
          </c:cat>
          <c:val>
            <c:numRef>
              <c:f>Colorado!$B$65:$B$109</c:f>
              <c:numCache>
                <c:formatCode>#,##0</c:formatCode>
                <c:ptCount val="45"/>
                <c:pt idx="0">
                  <c:v>778000</c:v>
                </c:pt>
                <c:pt idx="1">
                  <c:v>1277000</c:v>
                </c:pt>
                <c:pt idx="2">
                  <c:v>710000</c:v>
                </c:pt>
                <c:pt idx="3">
                  <c:v>784000</c:v>
                </c:pt>
                <c:pt idx="4">
                  <c:v>791000</c:v>
                </c:pt>
                <c:pt idx="5">
                  <c:v>791000</c:v>
                </c:pt>
                <c:pt idx="6">
                  <c:v>686000</c:v>
                </c:pt>
                <c:pt idx="7">
                  <c:v>850000</c:v>
                </c:pt>
                <c:pt idx="8">
                  <c:v>1150000</c:v>
                </c:pt>
                <c:pt idx="9">
                  <c:v>1018000</c:v>
                </c:pt>
                <c:pt idx="10">
                  <c:v>1001000</c:v>
                </c:pt>
                <c:pt idx="11">
                  <c:v>1175000</c:v>
                </c:pt>
                <c:pt idx="12">
                  <c:v>1199000</c:v>
                </c:pt>
                <c:pt idx="13">
                  <c:v>1189000</c:v>
                </c:pt>
                <c:pt idx="14">
                  <c:v>1183000</c:v>
                </c:pt>
                <c:pt idx="15">
                  <c:v>1252000</c:v>
                </c:pt>
                <c:pt idx="16">
                  <c:v>1153000</c:v>
                </c:pt>
                <c:pt idx="17">
                  <c:v>1144000</c:v>
                </c:pt>
                <c:pt idx="18">
                  <c:v>1263000</c:v>
                </c:pt>
                <c:pt idx="19">
                  <c:v>933000</c:v>
                </c:pt>
                <c:pt idx="20">
                  <c:v>1089000</c:v>
                </c:pt>
                <c:pt idx="21">
                  <c:v>1125000</c:v>
                </c:pt>
                <c:pt idx="22">
                  <c:v>941000</c:v>
                </c:pt>
                <c:pt idx="23">
                  <c:v>1072000</c:v>
                </c:pt>
                <c:pt idx="24">
                  <c:v>1217000</c:v>
                </c:pt>
                <c:pt idx="25">
                  <c:v>1245000</c:v>
                </c:pt>
                <c:pt idx="26">
                  <c:v>1198000</c:v>
                </c:pt>
                <c:pt idx="27">
                  <c:v>676000</c:v>
                </c:pt>
                <c:pt idx="28">
                  <c:v>741000</c:v>
                </c:pt>
                <c:pt idx="29">
                  <c:v>707000</c:v>
                </c:pt>
                <c:pt idx="30">
                  <c:v>514000</c:v>
                </c:pt>
                <c:pt idx="31">
                  <c:v>696000</c:v>
                </c:pt>
                <c:pt idx="32">
                  <c:v>896000</c:v>
                </c:pt>
                <c:pt idx="33">
                  <c:v>1044000</c:v>
                </c:pt>
                <c:pt idx="34">
                  <c:v>837000</c:v>
                </c:pt>
                <c:pt idx="35">
                  <c:v>445000</c:v>
                </c:pt>
                <c:pt idx="36">
                  <c:v>455000</c:v>
                </c:pt>
                <c:pt idx="37">
                  <c:v>986000</c:v>
                </c:pt>
                <c:pt idx="38">
                  <c:v>1168000</c:v>
                </c:pt>
                <c:pt idx="39">
                  <c:v>1178000</c:v>
                </c:pt>
                <c:pt idx="40">
                  <c:v>961000</c:v>
                </c:pt>
                <c:pt idx="41">
                  <c:v>282000</c:v>
                </c:pt>
                <c:pt idx="42">
                  <c:v>757000</c:v>
                </c:pt>
                <c:pt idx="43">
                  <c:v>298000</c:v>
                </c:pt>
                <c:pt idx="44">
                  <c:v>687000</c:v>
                </c:pt>
              </c:numCache>
            </c:numRef>
          </c:val>
          <c:extLst>
            <c:ext xmlns:c16="http://schemas.microsoft.com/office/drawing/2014/chart" uri="{C3380CC4-5D6E-409C-BE32-E72D297353CC}">
              <c16:uniqueId val="{00000000-95C8-4BC5-947A-EBD87052CF78}"/>
            </c:ext>
          </c:extLst>
        </c:ser>
        <c:ser>
          <c:idx val="1"/>
          <c:order val="1"/>
          <c:tx>
            <c:strRef>
              <c:f>Colorado!$F$2</c:f>
              <c:strCache>
                <c:ptCount val="1"/>
                <c:pt idx="0">
                  <c:v>USBR MWD Diversions (south coast)</c:v>
                </c:pt>
              </c:strCache>
            </c:strRef>
          </c:tx>
          <c:spPr>
            <a:solidFill>
              <a:schemeClr val="accent2"/>
            </a:solidFill>
            <a:ln>
              <a:noFill/>
            </a:ln>
            <a:effectLst/>
          </c:spPr>
          <c:invertIfNegative val="0"/>
          <c:cat>
            <c:numRef>
              <c:f>Colorado!$A$65:$A$109</c:f>
              <c:numCache>
                <c:formatCode>General</c:formatCode>
                <c:ptCount val="45"/>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pt idx="40">
                  <c:v>2016</c:v>
                </c:pt>
                <c:pt idx="41">
                  <c:v>2017</c:v>
                </c:pt>
                <c:pt idx="42">
                  <c:v>2018</c:v>
                </c:pt>
                <c:pt idx="43">
                  <c:v>2019</c:v>
                </c:pt>
                <c:pt idx="44">
                  <c:v>2020</c:v>
                </c:pt>
              </c:numCache>
            </c:numRef>
          </c:cat>
          <c:val>
            <c:numRef>
              <c:f>Colorado!$F$65:$F$109</c:f>
              <c:numCache>
                <c:formatCode>General</c:formatCode>
                <c:ptCount val="45"/>
                <c:pt idx="0">
                  <c:v>794620</c:v>
                </c:pt>
                <c:pt idx="1">
                  <c:v>1280598</c:v>
                </c:pt>
                <c:pt idx="2">
                  <c:v>713816</c:v>
                </c:pt>
                <c:pt idx="3">
                  <c:v>812608</c:v>
                </c:pt>
                <c:pt idx="4">
                  <c:v>818165</c:v>
                </c:pt>
                <c:pt idx="5">
                  <c:v>830228</c:v>
                </c:pt>
                <c:pt idx="6">
                  <c:v>716536</c:v>
                </c:pt>
                <c:pt idx="7">
                  <c:v>907564</c:v>
                </c:pt>
                <c:pt idx="8">
                  <c:v>1237230</c:v>
                </c:pt>
                <c:pt idx="9">
                  <c:v>1273236</c:v>
                </c:pt>
                <c:pt idx="10">
                  <c:v>1303276</c:v>
                </c:pt>
                <c:pt idx="11">
                  <c:v>1282277</c:v>
                </c:pt>
                <c:pt idx="12">
                  <c:v>1203571</c:v>
                </c:pt>
                <c:pt idx="13">
                  <c:v>1204578</c:v>
                </c:pt>
                <c:pt idx="14">
                  <c:v>1218321</c:v>
                </c:pt>
                <c:pt idx="15">
                  <c:v>1255720</c:v>
                </c:pt>
                <c:pt idx="16">
                  <c:v>1197422</c:v>
                </c:pt>
                <c:pt idx="17">
                  <c:v>1207331</c:v>
                </c:pt>
                <c:pt idx="18">
                  <c:v>1303212</c:v>
                </c:pt>
                <c:pt idx="19">
                  <c:v>997414</c:v>
                </c:pt>
                <c:pt idx="20">
                  <c:v>1230353</c:v>
                </c:pt>
                <c:pt idx="21">
                  <c:v>1241821</c:v>
                </c:pt>
                <c:pt idx="22">
                  <c:v>1076295</c:v>
                </c:pt>
                <c:pt idx="23">
                  <c:v>1215224</c:v>
                </c:pt>
                <c:pt idx="24">
                  <c:v>1303148</c:v>
                </c:pt>
                <c:pt idx="25">
                  <c:v>1253579</c:v>
                </c:pt>
                <c:pt idx="26">
                  <c:v>1241088</c:v>
                </c:pt>
                <c:pt idx="27">
                  <c:v>688043</c:v>
                </c:pt>
                <c:pt idx="28">
                  <c:v>763095</c:v>
                </c:pt>
                <c:pt idx="29">
                  <c:v>879704</c:v>
                </c:pt>
                <c:pt idx="30">
                  <c:v>635558</c:v>
                </c:pt>
                <c:pt idx="31">
                  <c:v>716289</c:v>
                </c:pt>
                <c:pt idx="32">
                  <c:v>907807</c:v>
                </c:pt>
                <c:pt idx="33">
                  <c:v>1107683</c:v>
                </c:pt>
                <c:pt idx="34">
                  <c:v>1101590</c:v>
                </c:pt>
                <c:pt idx="35">
                  <c:v>701966</c:v>
                </c:pt>
                <c:pt idx="36">
                  <c:v>739017</c:v>
                </c:pt>
                <c:pt idx="37">
                  <c:v>1015806</c:v>
                </c:pt>
                <c:pt idx="38">
                  <c:v>1179094</c:v>
                </c:pt>
                <c:pt idx="39">
                  <c:v>1181597</c:v>
                </c:pt>
                <c:pt idx="40">
                  <c:v>999819</c:v>
                </c:pt>
                <c:pt idx="41">
                  <c:v>679767</c:v>
                </c:pt>
                <c:pt idx="42">
                  <c:v>891844</c:v>
                </c:pt>
                <c:pt idx="43">
                  <c:v>540208</c:v>
                </c:pt>
                <c:pt idx="44">
                  <c:v>818220</c:v>
                </c:pt>
              </c:numCache>
            </c:numRef>
          </c:val>
          <c:extLst>
            <c:ext xmlns:c16="http://schemas.microsoft.com/office/drawing/2014/chart" uri="{C3380CC4-5D6E-409C-BE32-E72D297353CC}">
              <c16:uniqueId val="{00000001-95C8-4BC5-947A-EBD87052CF78}"/>
            </c:ext>
          </c:extLst>
        </c:ser>
        <c:dLbls>
          <c:showLegendKey val="0"/>
          <c:showVal val="0"/>
          <c:showCatName val="0"/>
          <c:showSerName val="0"/>
          <c:showPercent val="0"/>
          <c:showBubbleSize val="0"/>
        </c:dLbls>
        <c:gapWidth val="219"/>
        <c:overlap val="-27"/>
        <c:axId val="1320929824"/>
        <c:axId val="1320916864"/>
      </c:barChart>
      <c:catAx>
        <c:axId val="132092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916864"/>
        <c:crosses val="autoZero"/>
        <c:auto val="1"/>
        <c:lblAlgn val="ctr"/>
        <c:lblOffset val="100"/>
        <c:noMultiLvlLbl val="0"/>
      </c:catAx>
      <c:valAx>
        <c:axId val="13209168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929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2</a:t>
            </a:r>
            <a:r>
              <a:rPr lang="en-US" baseline="0"/>
              <a:t> to 2007</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8</c:f>
              <c:numCache>
                <c:formatCode>General</c:formatCode>
                <c:ptCount val="6"/>
                <c:pt idx="0">
                  <c:v>0.469444444444444</c:v>
                </c:pt>
                <c:pt idx="1">
                  <c:v>0.54722222222222205</c:v>
                </c:pt>
                <c:pt idx="2">
                  <c:v>0.55833333333333302</c:v>
                </c:pt>
                <c:pt idx="3">
                  <c:v>0.70833333333333304</c:v>
                </c:pt>
                <c:pt idx="4">
                  <c:v>0.88888888888888895</c:v>
                </c:pt>
                <c:pt idx="5">
                  <c:v>0.53611111111111098</c:v>
                </c:pt>
              </c:numCache>
            </c:numRef>
          </c:xVal>
          <c:yVal>
            <c:numRef>
              <c:f>'imports-WY'!$D$3:$D$8</c:f>
              <c:numCache>
                <c:formatCode>General</c:formatCode>
                <c:ptCount val="6"/>
                <c:pt idx="0">
                  <c:v>1533.5</c:v>
                </c:pt>
                <c:pt idx="1">
                  <c:v>1712.8999999999901</c:v>
                </c:pt>
                <c:pt idx="2">
                  <c:v>1836.19999999999</c:v>
                </c:pt>
                <c:pt idx="3">
                  <c:v>1528.5</c:v>
                </c:pt>
                <c:pt idx="4">
                  <c:v>1469.7</c:v>
                </c:pt>
                <c:pt idx="5">
                  <c:v>1596.4</c:v>
                </c:pt>
              </c:numCache>
            </c:numRef>
          </c:yVal>
          <c:smooth val="0"/>
          <c:extLst>
            <c:ext xmlns:c16="http://schemas.microsoft.com/office/drawing/2014/chart" uri="{C3380CC4-5D6E-409C-BE32-E72D297353CC}">
              <c16:uniqueId val="{00000001-2118-4B4D-B6BF-F9163A68CC2F}"/>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2-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4.2731292189352739E-2"/>
                  <c:y val="-0.341915987409509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3:$E$20</c:f>
              <c:numCache>
                <c:formatCode>General</c:formatCode>
                <c:ptCount val="18"/>
                <c:pt idx="0">
                  <c:v>0.69166666666666599</c:v>
                </c:pt>
                <c:pt idx="1">
                  <c:v>0.719444444444444</c:v>
                </c:pt>
                <c:pt idx="2">
                  <c:v>0.59722222222222199</c:v>
                </c:pt>
                <c:pt idx="3">
                  <c:v>0.85833333333333295</c:v>
                </c:pt>
                <c:pt idx="4">
                  <c:v>0.96388888888888902</c:v>
                </c:pt>
                <c:pt idx="5">
                  <c:v>0.82777777777777695</c:v>
                </c:pt>
                <c:pt idx="6">
                  <c:v>0.72222222222222199</c:v>
                </c:pt>
                <c:pt idx="7">
                  <c:v>0.405555555555555</c:v>
                </c:pt>
                <c:pt idx="8">
                  <c:v>0.41666666666666602</c:v>
                </c:pt>
                <c:pt idx="9">
                  <c:v>0.875</c:v>
                </c:pt>
                <c:pt idx="10">
                  <c:v>0.9</c:v>
                </c:pt>
                <c:pt idx="11">
                  <c:v>0.61666666666666603</c:v>
                </c:pt>
                <c:pt idx="12">
                  <c:v>0.35555555555555501</c:v>
                </c:pt>
                <c:pt idx="13">
                  <c:v>6.3888888888888801E-2</c:v>
                </c:pt>
                <c:pt idx="14">
                  <c:v>0.15</c:v>
                </c:pt>
                <c:pt idx="15">
                  <c:v>0.68611111111111101</c:v>
                </c:pt>
                <c:pt idx="16">
                  <c:v>0.81111111111111101</c:v>
                </c:pt>
                <c:pt idx="17">
                  <c:v>0.875</c:v>
                </c:pt>
              </c:numCache>
            </c:numRef>
          </c:xVal>
          <c:yVal>
            <c:numRef>
              <c:f>'imports-WY'!$D$3:$D$20</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yVal>
          <c:smooth val="0"/>
          <c:extLst>
            <c:ext xmlns:c16="http://schemas.microsoft.com/office/drawing/2014/chart" uri="{C3380CC4-5D6E-409C-BE32-E72D297353CC}">
              <c16:uniqueId val="{00000001-594E-49B7-B8D1-3BE7BA25E079}"/>
            </c:ext>
          </c:extLst>
        </c:ser>
        <c:dLbls>
          <c:showLegendKey val="0"/>
          <c:showVal val="0"/>
          <c:showCatName val="0"/>
          <c:showSerName val="0"/>
          <c:showPercent val="0"/>
          <c:showBubbleSize val="0"/>
        </c:dLbls>
        <c:axId val="914367648"/>
        <c:axId val="914373408"/>
      </c:scatterChart>
      <c:valAx>
        <c:axId val="91436764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4373408"/>
        <c:crosses val="autoZero"/>
        <c:crossBetween val="midCat"/>
      </c:valAx>
      <c:valAx>
        <c:axId val="914373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43676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2</a:t>
            </a:r>
            <a:r>
              <a:rPr lang="en-US" baseline="0"/>
              <a:t> to 2007</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3:$E$8</c:f>
              <c:numCache>
                <c:formatCode>General</c:formatCode>
                <c:ptCount val="6"/>
                <c:pt idx="0">
                  <c:v>0.69166666666666599</c:v>
                </c:pt>
                <c:pt idx="1">
                  <c:v>0.719444444444444</c:v>
                </c:pt>
                <c:pt idx="2">
                  <c:v>0.59722222222222199</c:v>
                </c:pt>
                <c:pt idx="3">
                  <c:v>0.85833333333333295</c:v>
                </c:pt>
                <c:pt idx="4">
                  <c:v>0.96388888888888902</c:v>
                </c:pt>
                <c:pt idx="5">
                  <c:v>0.82777777777777695</c:v>
                </c:pt>
              </c:numCache>
            </c:numRef>
          </c:xVal>
          <c:yVal>
            <c:numRef>
              <c:f>'imports-WY'!$D$3:$D$8</c:f>
              <c:numCache>
                <c:formatCode>General</c:formatCode>
                <c:ptCount val="6"/>
                <c:pt idx="0">
                  <c:v>1533.5</c:v>
                </c:pt>
                <c:pt idx="1">
                  <c:v>1712.8999999999901</c:v>
                </c:pt>
                <c:pt idx="2">
                  <c:v>1836.19999999999</c:v>
                </c:pt>
                <c:pt idx="3">
                  <c:v>1528.5</c:v>
                </c:pt>
                <c:pt idx="4">
                  <c:v>1469.7</c:v>
                </c:pt>
                <c:pt idx="5">
                  <c:v>1596.4</c:v>
                </c:pt>
              </c:numCache>
            </c:numRef>
          </c:yVal>
          <c:smooth val="0"/>
          <c:extLst>
            <c:ext xmlns:c16="http://schemas.microsoft.com/office/drawing/2014/chart" uri="{C3380CC4-5D6E-409C-BE32-E72D297353CC}">
              <c16:uniqueId val="{00000001-ADCD-42C4-ADA8-643BF8F1DDEE}"/>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SC 2008 to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E$9:$E$20</c:f>
              <c:numCache>
                <c:formatCode>General</c:formatCode>
                <c:ptCount val="12"/>
                <c:pt idx="0">
                  <c:v>0.72222222222222199</c:v>
                </c:pt>
                <c:pt idx="1">
                  <c:v>0.405555555555555</c:v>
                </c:pt>
                <c:pt idx="2">
                  <c:v>0.41666666666666602</c:v>
                </c:pt>
                <c:pt idx="3">
                  <c:v>0.875</c:v>
                </c:pt>
                <c:pt idx="4">
                  <c:v>0.9</c:v>
                </c:pt>
                <c:pt idx="5">
                  <c:v>0.61666666666666603</c:v>
                </c:pt>
                <c:pt idx="6">
                  <c:v>0.35555555555555501</c:v>
                </c:pt>
                <c:pt idx="7">
                  <c:v>6.3888888888888801E-2</c:v>
                </c:pt>
                <c:pt idx="8">
                  <c:v>0.15</c:v>
                </c:pt>
                <c:pt idx="9">
                  <c:v>0.68611111111111101</c:v>
                </c:pt>
                <c:pt idx="10">
                  <c:v>0.81111111111111101</c:v>
                </c:pt>
                <c:pt idx="11">
                  <c:v>0.875</c:v>
                </c:pt>
              </c:numCache>
            </c:numRef>
          </c:xVal>
          <c:yVal>
            <c:numRef>
              <c:f>'imports-WY'!$D$9:$D$20</c:f>
              <c:numCache>
                <c:formatCode>General</c:formatCode>
                <c:ptCount val="12"/>
                <c:pt idx="0">
                  <c:v>1269.2</c:v>
                </c:pt>
                <c:pt idx="1">
                  <c:v>985.7</c:v>
                </c:pt>
                <c:pt idx="2">
                  <c:v>826.9</c:v>
                </c:pt>
                <c:pt idx="3">
                  <c:v>900.69999999999902</c:v>
                </c:pt>
                <c:pt idx="4">
                  <c:v>1170.3999999999901</c:v>
                </c:pt>
                <c:pt idx="5">
                  <c:v>1060.8</c:v>
                </c:pt>
                <c:pt idx="6">
                  <c:v>642.9</c:v>
                </c:pt>
                <c:pt idx="7">
                  <c:v>456.4</c:v>
                </c:pt>
                <c:pt idx="8">
                  <c:v>917.3</c:v>
                </c:pt>
                <c:pt idx="9">
                  <c:v>1042.9000000000001</c:v>
                </c:pt>
                <c:pt idx="10">
                  <c:v>921.5</c:v>
                </c:pt>
                <c:pt idx="11">
                  <c:v>1039.5999999999999</c:v>
                </c:pt>
              </c:numCache>
            </c:numRef>
          </c:yVal>
          <c:smooth val="0"/>
          <c:extLst>
            <c:ext xmlns:c16="http://schemas.microsoft.com/office/drawing/2014/chart" uri="{C3380CC4-5D6E-409C-BE32-E72D297353CC}">
              <c16:uniqueId val="{00000001-EC01-4BBF-80AC-A390C76CAD6D}"/>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llocations analysis'!$Q$2</c:f>
              <c:strCache>
                <c:ptCount val="1"/>
                <c:pt idx="0">
                  <c:v>ALLOCAT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llocations analysis'!$P$3:$P$35</c:f>
              <c:numCache>
                <c:formatCode>General</c:formatCode>
                <c:ptCount val="33"/>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pt idx="31">
                  <c:v>2023</c:v>
                </c:pt>
                <c:pt idx="32">
                  <c:v>2024</c:v>
                </c:pt>
              </c:numCache>
            </c:numRef>
          </c:xVal>
          <c:yVal>
            <c:numRef>
              <c:f>'allocations analysis'!$Q$3:$Q$35</c:f>
              <c:numCache>
                <c:formatCode>General</c:formatCode>
                <c:ptCount val="33"/>
                <c:pt idx="0">
                  <c:v>45</c:v>
                </c:pt>
                <c:pt idx="1">
                  <c:v>100</c:v>
                </c:pt>
                <c:pt idx="2">
                  <c:v>50</c:v>
                </c:pt>
                <c:pt idx="3">
                  <c:v>100</c:v>
                </c:pt>
                <c:pt idx="4">
                  <c:v>100</c:v>
                </c:pt>
                <c:pt idx="5">
                  <c:v>100</c:v>
                </c:pt>
                <c:pt idx="6">
                  <c:v>100</c:v>
                </c:pt>
                <c:pt idx="7">
                  <c:v>100</c:v>
                </c:pt>
                <c:pt idx="8">
                  <c:v>90</c:v>
                </c:pt>
                <c:pt idx="9">
                  <c:v>39</c:v>
                </c:pt>
                <c:pt idx="10">
                  <c:v>70</c:v>
                </c:pt>
                <c:pt idx="11">
                  <c:v>90</c:v>
                </c:pt>
                <c:pt idx="12">
                  <c:v>65</c:v>
                </c:pt>
                <c:pt idx="13">
                  <c:v>90</c:v>
                </c:pt>
                <c:pt idx="14">
                  <c:v>100</c:v>
                </c:pt>
                <c:pt idx="15">
                  <c:v>60</c:v>
                </c:pt>
                <c:pt idx="16">
                  <c:v>35</c:v>
                </c:pt>
                <c:pt idx="17">
                  <c:v>40</c:v>
                </c:pt>
                <c:pt idx="18">
                  <c:v>50</c:v>
                </c:pt>
                <c:pt idx="19">
                  <c:v>80</c:v>
                </c:pt>
                <c:pt idx="20">
                  <c:v>65</c:v>
                </c:pt>
                <c:pt idx="21">
                  <c:v>35</c:v>
                </c:pt>
                <c:pt idx="22">
                  <c:v>5</c:v>
                </c:pt>
                <c:pt idx="23">
                  <c:v>20</c:v>
                </c:pt>
                <c:pt idx="24">
                  <c:v>60</c:v>
                </c:pt>
                <c:pt idx="25">
                  <c:v>85</c:v>
                </c:pt>
                <c:pt idx="26">
                  <c:v>35</c:v>
                </c:pt>
                <c:pt idx="27">
                  <c:v>75</c:v>
                </c:pt>
                <c:pt idx="28">
                  <c:v>20</c:v>
                </c:pt>
                <c:pt idx="29">
                  <c:v>5</c:v>
                </c:pt>
                <c:pt idx="30">
                  <c:v>5</c:v>
                </c:pt>
                <c:pt idx="31">
                  <c:v>100</c:v>
                </c:pt>
                <c:pt idx="32">
                  <c:v>40</c:v>
                </c:pt>
              </c:numCache>
            </c:numRef>
          </c:yVal>
          <c:smooth val="1"/>
          <c:extLst>
            <c:ext xmlns:c16="http://schemas.microsoft.com/office/drawing/2014/chart" uri="{C3380CC4-5D6E-409C-BE32-E72D297353CC}">
              <c16:uniqueId val="{00000000-ED7E-4DEC-858E-D9AEB3BEF6C1}"/>
            </c:ext>
          </c:extLst>
        </c:ser>
        <c:dLbls>
          <c:showLegendKey val="0"/>
          <c:showVal val="0"/>
          <c:showCatName val="0"/>
          <c:showSerName val="0"/>
          <c:showPercent val="0"/>
          <c:showBubbleSize val="0"/>
        </c:dLbls>
        <c:axId val="1030463600"/>
        <c:axId val="1030465040"/>
      </c:scatterChart>
      <c:valAx>
        <c:axId val="1030463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5040"/>
        <c:crosses val="autoZero"/>
        <c:crossBetween val="midCat"/>
      </c:valAx>
      <c:valAx>
        <c:axId val="1030465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2"/>
          <c:order val="0"/>
          <c:tx>
            <c:v>1991-1999</c:v>
          </c:tx>
          <c:spPr>
            <a:ln w="19050" cap="rnd">
              <a:noFill/>
              <a:round/>
            </a:ln>
            <a:effectLst/>
          </c:spPr>
          <c:trendline>
            <c:spPr>
              <a:ln>
                <a:solidFill>
                  <a:schemeClr val="accent3"/>
                </a:solidFill>
              </a:ln>
            </c:spPr>
            <c:trendlineType val="poly"/>
            <c:order val="2"/>
            <c:dispRSqr val="1"/>
            <c:dispEq val="0"/>
            <c:trendlineLbl>
              <c:numFmt formatCode="General" sourceLinked="0"/>
            </c:trendlineLbl>
          </c:trendline>
          <c:xVal>
            <c:numRef>
              <c:f>SWP!$C$17:$C$25</c:f>
              <c:numCache>
                <c:formatCode>General</c:formatCode>
                <c:ptCount val="9"/>
                <c:pt idx="0">
                  <c:v>0.105555555555555</c:v>
                </c:pt>
                <c:pt idx="1">
                  <c:v>9.9999999999999895E-2</c:v>
                </c:pt>
                <c:pt idx="2">
                  <c:v>0.63333333333333297</c:v>
                </c:pt>
                <c:pt idx="3">
                  <c:v>0.24444444444444399</c:v>
                </c:pt>
                <c:pt idx="4">
                  <c:v>0.88888888888888895</c:v>
                </c:pt>
                <c:pt idx="5">
                  <c:v>0.76666666666666605</c:v>
                </c:pt>
                <c:pt idx="6">
                  <c:v>0.63055555555555498</c:v>
                </c:pt>
                <c:pt idx="7">
                  <c:v>0.94722222222222197</c:v>
                </c:pt>
                <c:pt idx="8">
                  <c:v>0.76388888888888895</c:v>
                </c:pt>
              </c:numCache>
            </c:numRef>
          </c:xVal>
          <c:yVal>
            <c:numRef>
              <c:f>SWP!$B$17:$B$25</c:f>
              <c:numCache>
                <c:formatCode>#,##0</c:formatCode>
                <c:ptCount val="9"/>
                <c:pt idx="0">
                  <c:v>625000</c:v>
                </c:pt>
                <c:pt idx="1">
                  <c:v>744000</c:v>
                </c:pt>
                <c:pt idx="2">
                  <c:v>663000</c:v>
                </c:pt>
                <c:pt idx="3">
                  <c:v>845000</c:v>
                </c:pt>
                <c:pt idx="4">
                  <c:v>451000</c:v>
                </c:pt>
                <c:pt idx="5">
                  <c:v>663000</c:v>
                </c:pt>
                <c:pt idx="6">
                  <c:v>724000</c:v>
                </c:pt>
                <c:pt idx="7">
                  <c:v>521000</c:v>
                </c:pt>
                <c:pt idx="8">
                  <c:v>792000</c:v>
                </c:pt>
              </c:numCache>
            </c:numRef>
          </c:yVal>
          <c:smooth val="0"/>
          <c:extLst>
            <c:ext xmlns:c16="http://schemas.microsoft.com/office/drawing/2014/chart" uri="{C3380CC4-5D6E-409C-BE32-E72D297353CC}">
              <c16:uniqueId val="{00000001-4F7D-47A2-8D2C-40459A3B15AF}"/>
            </c:ext>
          </c:extLst>
        </c:ser>
        <c:ser>
          <c:idx val="0"/>
          <c:order val="1"/>
          <c:tx>
            <c:v>2000-2007</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3.5196976634708638E-2"/>
                  <c:y val="-4.725454094357608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26:$C$33</c:f>
              <c:numCache>
                <c:formatCode>General</c:formatCode>
                <c:ptCount val="8"/>
                <c:pt idx="0">
                  <c:v>0.62777777777777699</c:v>
                </c:pt>
                <c:pt idx="1">
                  <c:v>0.38333333333333303</c:v>
                </c:pt>
                <c:pt idx="2">
                  <c:v>0.46388888888888802</c:v>
                </c:pt>
                <c:pt idx="3">
                  <c:v>0.61111111111111105</c:v>
                </c:pt>
                <c:pt idx="4">
                  <c:v>0.51388888888888895</c:v>
                </c:pt>
                <c:pt idx="5">
                  <c:v>0.81111111111111101</c:v>
                </c:pt>
                <c:pt idx="6">
                  <c:v>0.89722222222222203</c:v>
                </c:pt>
                <c:pt idx="7">
                  <c:v>0.38055555555555498</c:v>
                </c:pt>
              </c:numCache>
            </c:numRef>
          </c:xVal>
          <c:yVal>
            <c:numRef>
              <c:f>SWP!$B$26:$B$33</c:f>
              <c:numCache>
                <c:formatCode>#,##0</c:formatCode>
                <c:ptCount val="8"/>
                <c:pt idx="0">
                  <c:v>1473000</c:v>
                </c:pt>
                <c:pt idx="1">
                  <c:v>1119000</c:v>
                </c:pt>
                <c:pt idx="2">
                  <c:v>1415000</c:v>
                </c:pt>
                <c:pt idx="3">
                  <c:v>1561000</c:v>
                </c:pt>
                <c:pt idx="4">
                  <c:v>1802000</c:v>
                </c:pt>
                <c:pt idx="5">
                  <c:v>1525000</c:v>
                </c:pt>
                <c:pt idx="6">
                  <c:v>1695000</c:v>
                </c:pt>
                <c:pt idx="7">
                  <c:v>1648000</c:v>
                </c:pt>
              </c:numCache>
            </c:numRef>
          </c:yVal>
          <c:smooth val="0"/>
          <c:extLst>
            <c:ext xmlns:c16="http://schemas.microsoft.com/office/drawing/2014/chart" uri="{C3380CC4-5D6E-409C-BE32-E72D297353CC}">
              <c16:uniqueId val="{00000003-4F7D-47A2-8D2C-40459A3B15AF}"/>
            </c:ext>
          </c:extLst>
        </c:ser>
        <c:ser>
          <c:idx val="3"/>
          <c:order val="2"/>
          <c:tx>
            <c:v>2008-2015</c:v>
          </c:tx>
          <c:spPr>
            <a:ln w="19050" cap="rnd">
              <a:noFill/>
              <a:round/>
            </a:ln>
            <a:effectLst/>
          </c:spPr>
          <c:trendline>
            <c:spPr>
              <a:ln>
                <a:solidFill>
                  <a:schemeClr val="accent2"/>
                </a:solidFill>
              </a:ln>
            </c:spPr>
            <c:trendlineType val="log"/>
            <c:dispRSqr val="1"/>
            <c:dispEq val="0"/>
            <c:trendlineLbl>
              <c:numFmt formatCode="General" sourceLinked="0"/>
            </c:trendlineLbl>
          </c:trendline>
          <c:xVal>
            <c:numRef>
              <c:f>SWP!$C$34:$C$41</c:f>
              <c:numCache>
                <c:formatCode>General</c:formatCode>
                <c:ptCount val="8"/>
                <c:pt idx="0">
                  <c:v>0.23611111111111099</c:v>
                </c:pt>
                <c:pt idx="1">
                  <c:v>0.23055555555555499</c:v>
                </c:pt>
                <c:pt idx="2">
                  <c:v>0.57777777777777695</c:v>
                </c:pt>
                <c:pt idx="3">
                  <c:v>0.93055555555555503</c:v>
                </c:pt>
                <c:pt idx="4">
                  <c:v>0.48611111111111099</c:v>
                </c:pt>
                <c:pt idx="5">
                  <c:v>0.313888888888888</c:v>
                </c:pt>
                <c:pt idx="6">
                  <c:v>7.2222222222222104E-2</c:v>
                </c:pt>
                <c:pt idx="7">
                  <c:v>5.83333333333333E-2</c:v>
                </c:pt>
              </c:numCache>
            </c:numRef>
          </c:xVal>
          <c:yVal>
            <c:numRef>
              <c:f>SWP!$B$34:$B$41</c:f>
              <c:numCache>
                <c:formatCode>#,##0</c:formatCode>
                <c:ptCount val="8"/>
                <c:pt idx="0">
                  <c:v>1037000</c:v>
                </c:pt>
                <c:pt idx="1">
                  <c:v>908000</c:v>
                </c:pt>
                <c:pt idx="2">
                  <c:v>1129000</c:v>
                </c:pt>
                <c:pt idx="3">
                  <c:v>1379000</c:v>
                </c:pt>
                <c:pt idx="4">
                  <c:v>1252000</c:v>
                </c:pt>
                <c:pt idx="5">
                  <c:v>974000</c:v>
                </c:pt>
                <c:pt idx="6">
                  <c:v>607000</c:v>
                </c:pt>
                <c:pt idx="7">
                  <c:v>550000</c:v>
                </c:pt>
              </c:numCache>
            </c:numRef>
          </c:yVal>
          <c:smooth val="0"/>
          <c:extLst>
            <c:ext xmlns:c16="http://schemas.microsoft.com/office/drawing/2014/chart" uri="{C3380CC4-5D6E-409C-BE32-E72D297353CC}">
              <c16:uniqueId val="{00000005-4F7D-47A2-8D2C-40459A3B15AF}"/>
            </c:ext>
          </c:extLst>
        </c:ser>
        <c:dLbls>
          <c:showLegendKey val="0"/>
          <c:showVal val="0"/>
          <c:showCatName val="0"/>
          <c:showSerName val="0"/>
          <c:showPercent val="0"/>
          <c:showBubbleSize val="0"/>
        </c:dLbls>
        <c:axId val="1039000159"/>
        <c:axId val="1039000639"/>
      </c:scatterChart>
      <c:valAx>
        <c:axId val="103900015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9000639"/>
        <c:crosses val="autoZero"/>
        <c:crossBetween val="midCat"/>
      </c:valAx>
      <c:valAx>
        <c:axId val="103900063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9000159"/>
        <c:crosses val="autoZero"/>
        <c:crossBetween val="midCat"/>
      </c:valAx>
    </c:plotArea>
    <c:legend>
      <c:legendPos val="b"/>
      <c:overlay val="0"/>
    </c:legend>
    <c:plotVisOnly val="1"/>
    <c:dispBlanksAs val="gap"/>
    <c:showDLblsOverMax val="0"/>
    <c:extLst/>
  </c:chart>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E74D0-5F1E-4AA7-ABEA-96C4428BC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08</TotalTime>
  <Pages>37</Pages>
  <Words>3942</Words>
  <Characters>22475</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en Konialian</dc:creator>
  <cp:keywords/>
  <dc:description/>
  <cp:lastModifiedBy>Armen Konialian</cp:lastModifiedBy>
  <cp:revision>6</cp:revision>
  <dcterms:created xsi:type="dcterms:W3CDTF">2024-07-25T19:58:00Z</dcterms:created>
  <dcterms:modified xsi:type="dcterms:W3CDTF">2024-09-14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jd42kG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